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022F7F30" w:rsidR="006F6747" w:rsidRPr="00914FCF" w:rsidRDefault="00914FCF" w:rsidP="006F6747">
      <w:pPr>
        <w:rPr>
          <w:rFonts w:ascii="Times New Roman" w:hAnsi="Times New Roman" w:cs="Times New Roman"/>
          <w:lang w:val="en-GB"/>
        </w:rPr>
      </w:pPr>
      <w:r>
        <w:rPr>
          <w:rFonts w:ascii="Times New Roman" w:hAnsi="Times New Roman" w:cs="Times New Roman"/>
          <w:lang w:val="en-GB"/>
        </w:rPr>
        <w:t>v</w:t>
      </w: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14C643CE" w14:textId="77777777" w:rsidR="00D213AD" w:rsidRDefault="00305105" w:rsidP="00D213AD">
      <w:pPr>
        <w:pStyle w:val="ListParagraph"/>
        <w:jc w:val="center"/>
        <w:rPr>
          <w:rFonts w:ascii="Times New Roman" w:hAnsi="Times New Roman" w:cs="Times New Roman"/>
          <w:b/>
          <w:bCs/>
          <w:sz w:val="18"/>
          <w:szCs w:val="18"/>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6"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14157E82" w:rsidR="00185FF9" w:rsidRPr="00D213AD"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Fig</w:t>
      </w:r>
      <w:r w:rsidR="00185FF9" w:rsidRPr="00D213AD">
        <w:rPr>
          <w:rFonts w:ascii="Times New Roman" w:hAnsi="Times New Roman" w:cs="Times New Roman"/>
          <w:b/>
          <w:bCs/>
          <w:sz w:val="18"/>
          <w:szCs w:val="18"/>
          <w:lang w:val="en-GB"/>
        </w:rPr>
        <w:t xml:space="preserve"> 1. </w:t>
      </w:r>
      <w:r w:rsidR="004A611B" w:rsidRPr="00D213AD">
        <w:rPr>
          <w:rFonts w:ascii="Times New Roman" w:hAnsi="Times New Roman" w:cs="Times New Roman"/>
          <w:sz w:val="18"/>
          <w:szCs w:val="18"/>
          <w:lang w:val="en-GB"/>
        </w:rPr>
        <w:t xml:space="preserve">A map showing Colombia with the two ROIs as "Training ROI" </w:t>
      </w:r>
      <w:r w:rsidR="00795EE8">
        <w:rPr>
          <w:rFonts w:ascii="Times New Roman" w:hAnsi="Times New Roman" w:cs="Times New Roman"/>
          <w:sz w:val="18"/>
          <w:szCs w:val="18"/>
          <w:lang w:val="en-GB"/>
        </w:rPr>
        <w:t xml:space="preserve">in Caquetá/Meta </w:t>
      </w:r>
      <w:r w:rsidR="004A611B" w:rsidRPr="00D213AD">
        <w:rPr>
          <w:rFonts w:ascii="Times New Roman" w:hAnsi="Times New Roman" w:cs="Times New Roman"/>
          <w:sz w:val="18"/>
          <w:szCs w:val="18"/>
          <w:lang w:val="en-GB"/>
        </w:rPr>
        <w:t>and "Change Detection ROI"</w:t>
      </w:r>
      <w:r w:rsidR="00795EE8">
        <w:rPr>
          <w:rFonts w:ascii="Times New Roman" w:hAnsi="Times New Roman" w:cs="Times New Roman"/>
          <w:sz w:val="18"/>
          <w:szCs w:val="18"/>
          <w:lang w:val="en-GB"/>
        </w:rPr>
        <w:t xml:space="preserve"> in Guaviare</w:t>
      </w:r>
      <w:r w:rsidR="004A611B" w:rsidRPr="00D213AD">
        <w:rPr>
          <w:rFonts w:ascii="Times New Roman" w:hAnsi="Times New Roman" w:cs="Times New Roman"/>
          <w:sz w:val="18"/>
          <w:szCs w:val="18"/>
          <w:lang w:val="en-GB"/>
        </w:rPr>
        <w:t>.</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573F34BF" w:rsidR="00A163DC" w:rsidRDefault="000D73D4" w:rsidP="00BB56D1">
      <w:pPr>
        <w:jc w:val="both"/>
        <w:rPr>
          <w:rFonts w:ascii="Times New Roman" w:hAnsi="Times New Roman" w:cs="Times New Roman"/>
          <w:lang w:val="en-GB"/>
        </w:rPr>
      </w:pPr>
      <w:r w:rsidRPr="000D73D4">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 Figure 2 provides a visual example of how these two datasets align, showing a Sentinel-2 true-</w:t>
      </w:r>
      <w:proofErr w:type="spellStart"/>
      <w:r w:rsidRPr="000D73D4">
        <w:rPr>
          <w:rFonts w:ascii="Times New Roman" w:hAnsi="Times New Roman" w:cs="Times New Roman"/>
          <w:lang w:val="en-GB"/>
        </w:rPr>
        <w:t>color</w:t>
      </w:r>
      <w:proofErr w:type="spellEnd"/>
      <w:r w:rsidRPr="000D73D4">
        <w:rPr>
          <w:rFonts w:ascii="Times New Roman" w:hAnsi="Times New Roman" w:cs="Times New Roman"/>
          <w:lang w:val="en-GB"/>
        </w:rPr>
        <w:t xml:space="preserve"> image alongside its corresponding Dynamic World land cover classification mask for a sample area within the study region</w:t>
      </w:r>
      <w:r w:rsidR="00EF3393" w:rsidRPr="00EF3393">
        <w:rPr>
          <w:rFonts w:ascii="Times New Roman" w:hAnsi="Times New Roman" w:cs="Times New Roman"/>
          <w:lang w:val="en-GB"/>
        </w:rPr>
        <w:t>.</w:t>
      </w:r>
    </w:p>
    <w:p w14:paraId="54E28C04" w14:textId="77777777" w:rsidR="00D213AD" w:rsidRDefault="00853303" w:rsidP="00F771E8">
      <w:pPr>
        <w:pStyle w:val="ListParagraph"/>
        <w:jc w:val="center"/>
        <w:rPr>
          <w:rFonts w:ascii="Times New Roman" w:hAnsi="Times New Roman" w:cs="Times New Roman"/>
          <w:lang w:val="en-GB"/>
        </w:rPr>
      </w:pPr>
      <w:r>
        <w:rPr>
          <w:noProof/>
        </w:rPr>
        <w:drawing>
          <wp:inline distT="0" distB="0" distL="0" distR="0" wp14:anchorId="20343575" wp14:editId="34E8462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4A5EA436" w14:textId="1BE09060" w:rsidR="00F771E8" w:rsidRPr="000D73D4"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 xml:space="preserve">Fig </w:t>
      </w:r>
      <w:r w:rsidR="00F771E8" w:rsidRPr="00D213AD">
        <w:rPr>
          <w:rFonts w:ascii="Times New Roman" w:hAnsi="Times New Roman" w:cs="Times New Roman"/>
          <w:b/>
          <w:bCs/>
          <w:sz w:val="18"/>
          <w:szCs w:val="18"/>
          <w:lang w:val="en-GB"/>
        </w:rPr>
        <w:t xml:space="preserve">2. </w:t>
      </w:r>
      <w:r w:rsidRPr="000D73D4">
        <w:rPr>
          <w:rFonts w:ascii="Times New Roman" w:hAnsi="Times New Roman" w:cs="Times New Roman"/>
          <w:sz w:val="18"/>
          <w:szCs w:val="18"/>
          <w:lang w:val="en-GB"/>
        </w:rPr>
        <w:t>Example of the primary datasets used in the study. (Left) A true-</w:t>
      </w:r>
      <w:proofErr w:type="spellStart"/>
      <w:r w:rsidRPr="000D73D4">
        <w:rPr>
          <w:rFonts w:ascii="Times New Roman" w:hAnsi="Times New Roman" w:cs="Times New Roman"/>
          <w:sz w:val="18"/>
          <w:szCs w:val="18"/>
          <w:lang w:val="en-GB"/>
        </w:rPr>
        <w:t>color</w:t>
      </w:r>
      <w:proofErr w:type="spellEnd"/>
      <w:r w:rsidRPr="000D73D4">
        <w:rPr>
          <w:rFonts w:ascii="Times New Roman" w:hAnsi="Times New Roman" w:cs="Times New Roman"/>
          <w:sz w:val="18"/>
          <w:szCs w:val="18"/>
          <w:lang w:val="en-GB"/>
        </w:rPr>
        <w:t xml:space="preserve"> composite from Sentinel-2 imagery, which serves as the input features for the model. (Right) The corresponding 10-meter resolution land cover classification from the Dynamic World dataset, which provides the ground-truth labels for training.</w:t>
      </w:r>
    </w:p>
    <w:p w14:paraId="07956F6D" w14:textId="2BCE8442" w:rsidR="00F771E8" w:rsidRPr="000D73D4"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lastRenderedPageBreak/>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1D7ACCB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lastRenderedPageBreak/>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4952538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4E1752">
        <w:rPr>
          <w:rFonts w:ascii="Times New Roman" w:hAnsi="Times New Roman" w:cs="Times New Roman"/>
          <w:lang w:val="en-GB"/>
        </w:rPr>
        <w:t>The Adam optimizer was used for model compilation with its default learning rate, chosen for its adaptive learning capabilities and robust performance across a wide range of deep learning tasks</w:t>
      </w:r>
      <w:r w:rsidR="00E3223F">
        <w:rPr>
          <w:rFonts w:ascii="Times New Roman" w:hAnsi="Times New Roman" w:cs="Times New Roman"/>
          <w:lang w:val="en-GB"/>
        </w:rPr>
        <w:t xml:space="preserve"> </w:t>
      </w:r>
      <w:r w:rsidR="00E3223F">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Pr>
          <w:rFonts w:ascii="Times New Roman" w:hAnsi="Times New Roman" w:cs="Times New Roman"/>
          <w:lang w:val="en-GB"/>
        </w:rPr>
        <w:fldChar w:fldCharType="separate"/>
      </w:r>
      <w:r w:rsidR="00E3223F">
        <w:rPr>
          <w:rFonts w:ascii="Times New Roman" w:hAnsi="Times New Roman" w:cs="Times New Roman"/>
          <w:noProof/>
          <w:lang w:val="en-GB"/>
        </w:rPr>
        <w:t>(Kingma and Ba, 2014)</w:t>
      </w:r>
      <w:r w:rsidR="00E3223F">
        <w:rPr>
          <w:rFonts w:ascii="Times New Roman" w:hAnsi="Times New Roman" w:cs="Times New Roman"/>
          <w:lang w:val="en-GB"/>
        </w:rPr>
        <w:fldChar w:fldCharType="end"/>
      </w:r>
      <w:r w:rsidR="004E1752" w:rsidRPr="004E1752">
        <w:rPr>
          <w:rFonts w:ascii="Times New Roman" w:hAnsi="Times New Roman" w:cs="Times New Roman"/>
          <w:lang w:val="en-GB"/>
        </w:rPr>
        <w:t xml:space="preserve">. </w:t>
      </w:r>
      <w:r w:rsidRPr="001C6E71">
        <w:rPr>
          <w:rFonts w:ascii="Times New Roman" w:hAnsi="Times New Roman" w:cs="Times New Roman"/>
          <w:lang w:val="en-GB"/>
        </w:rPr>
        <w:t>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xml:space="preserve">' category. This two-stage evaluation allows the model to learn from a more nuanced ecological context while providing a final, focused assessment of its efficacy for the ultimate goal of deforestation monitoring. The </w:t>
      </w:r>
      <w:r w:rsidRPr="001C6E71">
        <w:rPr>
          <w:rFonts w:ascii="Times New Roman" w:hAnsi="Times New Roman" w:cs="Times New Roman"/>
          <w:lang w:val="en-GB"/>
        </w:rPr>
        <w:lastRenderedPageBreak/>
        <w:t>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3DF6820F">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Pr="00D213AD" w:rsidRDefault="00D30E51" w:rsidP="00D213AD">
      <w:pPr>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3.</w:t>
      </w:r>
      <w:r w:rsidRPr="00D213AD">
        <w:rPr>
          <w:rFonts w:ascii="Times New Roman" w:hAnsi="Times New Roman" w:cs="Times New Roman"/>
          <w:sz w:val="18"/>
          <w:szCs w:val="18"/>
          <w:lang w:val="en-GB"/>
        </w:rPr>
        <w:t xml:space="preserve"> Validation loss (left) and validation Mean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right) curves for the U-Net and Attention U-Net models during training on the 4-class land cover task. The Attention U-Net achieves a higher peak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lastRenderedPageBreak/>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205A42A5"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 xml:space="preserve">This trade-off is further clarified by the confusion matrices presented in Figure </w:t>
      </w:r>
      <w:r w:rsidR="00C2517F">
        <w:rPr>
          <w:rFonts w:ascii="Times New Roman" w:hAnsi="Times New Roman" w:cs="Times New Roman"/>
          <w:lang w:val="en-GB"/>
        </w:rPr>
        <w:t>4</w:t>
      </w:r>
      <w:r w:rsidRPr="00FA6EFC">
        <w:rPr>
          <w:rFonts w:ascii="Times New Roman" w:hAnsi="Times New Roman" w:cs="Times New Roman"/>
          <w:lang w:val="en-GB"/>
        </w:rPr>
        <w:t>.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103E37FC">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0E1329FB">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484D6FAA" w14:textId="4FBFEB6B" w:rsidR="00FA6EFC" w:rsidRDefault="000D73D4" w:rsidP="000D73D4">
      <w:pPr>
        <w:jc w:val="both"/>
        <w:rPr>
          <w:rFonts w:ascii="Times New Roman" w:hAnsi="Times New Roman" w:cs="Times New Roman"/>
          <w:lang w:val="en-GB"/>
        </w:rPr>
      </w:pPr>
      <w:r w:rsidRPr="000D73D4">
        <w:rPr>
          <w:rFonts w:ascii="Times New Roman" w:hAnsi="Times New Roman" w:cs="Times New Roman"/>
          <w:lang w:val="en-GB"/>
        </w:rPr>
        <w:lastRenderedPageBreak/>
        <w:t xml:space="preserve">Visual inspection of the model predictions, as shown in Figure </w:t>
      </w:r>
      <w:r w:rsidR="00C2517F">
        <w:rPr>
          <w:rFonts w:ascii="Times New Roman" w:hAnsi="Times New Roman" w:cs="Times New Roman"/>
          <w:lang w:val="en-GB"/>
        </w:rPr>
        <w:t>5</w:t>
      </w:r>
      <w:r w:rsidRPr="000D73D4">
        <w:rPr>
          <w:rFonts w:ascii="Times New Roman" w:hAnsi="Times New Roman" w:cs="Times New Roman"/>
          <w:lang w:val="en-GB"/>
        </w:rPr>
        <w:t>, further corroborates these quantitative findings. The Attention U-Net (d)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Trees' and 'Grass' classes, resulting in a more coherent and realistic land cover map.</w:t>
      </w:r>
      <w:r w:rsidR="00FA6EFC" w:rsidRPr="00FA6EFC">
        <w:rPr>
          <w:rFonts w:ascii="Times New Roman" w:hAnsi="Times New Roman" w:cs="Times New Roman"/>
          <w:noProof/>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4"/>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noProof/>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5"/>
                    <a:stretch>
                      <a:fillRect/>
                    </a:stretch>
                  </pic:blipFill>
                  <pic:spPr>
                    <a:xfrm>
                      <a:off x="0" y="0"/>
                      <a:ext cx="2967744" cy="304067"/>
                    </a:xfrm>
                    <a:prstGeom prst="rect">
                      <a:avLst/>
                    </a:prstGeom>
                  </pic:spPr>
                </pic:pic>
              </a:graphicData>
            </a:graphic>
          </wp:inline>
        </w:drawing>
      </w:r>
    </w:p>
    <w:p w14:paraId="7146DB49" w14:textId="2AEFF296" w:rsidR="00D97040"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8967CD9" w14:textId="77777777" w:rsidR="00D213AD" w:rsidRPr="00D213AD" w:rsidRDefault="00D213AD" w:rsidP="00D213AD">
      <w:pPr>
        <w:jc w:val="both"/>
        <w:rPr>
          <w:rFonts w:ascii="Times New Roman" w:hAnsi="Times New Roman" w:cs="Times New Roman"/>
          <w:i/>
          <w:iCs/>
          <w:lang w:val="en-GB"/>
        </w:rPr>
      </w:pPr>
      <w:r w:rsidRPr="00D213AD">
        <w:rPr>
          <w:rFonts w:ascii="Times New Roman" w:hAnsi="Times New Roman" w:cs="Times New Roman"/>
          <w:i/>
          <w:iCs/>
          <w:lang w:val="en-GB"/>
        </w:rPr>
        <w:t>3.3 Deforestation Analysis in the San José del Guaviare Region</w:t>
      </w:r>
    </w:p>
    <w:p w14:paraId="10403FAA"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630A21A6"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The analysis revealed land cover transformation within the two-year period. As summarized in Table 2, the model detected a total of 232.15 km² of deforestation, representing a transition from "Forest" in 2021 to "</w:t>
      </w:r>
      <w:proofErr w:type="gramStart"/>
      <w:r w:rsidRPr="00D213AD">
        <w:rPr>
          <w:rFonts w:ascii="Times New Roman" w:hAnsi="Times New Roman" w:cs="Times New Roman"/>
          <w:lang w:val="en-GB"/>
        </w:rPr>
        <w:t>Non-Forest</w:t>
      </w:r>
      <w:proofErr w:type="gramEnd"/>
      <w:r w:rsidRPr="00D213AD">
        <w:rPr>
          <w:rFonts w:ascii="Times New Roman" w:hAnsi="Times New Roman" w:cs="Times New Roman"/>
          <w:lang w:val="en-GB"/>
        </w:rPr>
        <w:t xml:space="preserve">" in 2023. Concurrently, 54.85 km² of reforestation or forest regrowth was identified. This results in a net forest loss of 177.30 km² within the study area. Figure </w:t>
      </w:r>
      <w:r w:rsidR="00C2517F">
        <w:rPr>
          <w:rFonts w:ascii="Times New Roman" w:hAnsi="Times New Roman" w:cs="Times New Roman"/>
          <w:lang w:val="en-GB"/>
        </w:rPr>
        <w:t>6</w:t>
      </w:r>
      <w:r w:rsidRPr="00D213AD">
        <w:rPr>
          <w:rFonts w:ascii="Times New Roman" w:hAnsi="Times New Roman" w:cs="Times New Roman"/>
          <w:lang w:val="en-GB"/>
        </w:rPr>
        <w:t xml:space="preserve"> illustrates a sample area, showing the distinct patterns of forest loss, with the change map clearly highlighting the areas that were converted from forest to other land uses.</w:t>
      </w:r>
    </w:p>
    <w:p w14:paraId="116DDC93" w14:textId="77777777" w:rsidR="00D213AD" w:rsidRDefault="00D213AD" w:rsidP="00D213AD">
      <w:pPr>
        <w:rPr>
          <w:rFonts w:ascii="Times New Roman" w:hAnsi="Times New Roman" w:cs="Times New Roman"/>
          <w:lang w:val="en-GB"/>
        </w:rPr>
      </w:pPr>
      <w:r w:rsidRPr="00D213AD">
        <w:rPr>
          <w:rFonts w:ascii="Times New Roman" w:hAnsi="Times New Roman" w:cs="Times New Roman"/>
          <w:b/>
          <w:bCs/>
          <w:lang w:val="en-GB"/>
        </w:rPr>
        <w:t>Table 2. </w:t>
      </w:r>
      <w:r w:rsidRPr="00D213AD">
        <w:rPr>
          <w:rFonts w:ascii="Times New Roman" w:hAnsi="Times New Roman" w:cs="Times New Roman"/>
          <w:lang w:val="en-GB"/>
        </w:rPr>
        <w:t>Quantified land cover change in the San José del Guaviare ROI between 2021 and 2023.</w:t>
      </w:r>
    </w:p>
    <w:p w14:paraId="0F674478" w14:textId="77777777" w:rsidR="000D73D4" w:rsidRPr="00D213AD" w:rsidRDefault="000D73D4" w:rsidP="00D213AD">
      <w:pPr>
        <w:rPr>
          <w:rFonts w:ascii="Times New Roman" w:hAnsi="Times New Roman" w:cs="Times New Roman"/>
          <w:b/>
          <w:bCs/>
          <w:lang w:val="en-GB"/>
        </w:rPr>
      </w:pPr>
    </w:p>
    <w:tbl>
      <w:tblPr>
        <w:tblStyle w:val="PlainTable2"/>
        <w:tblW w:w="0" w:type="auto"/>
        <w:jc w:val="center"/>
        <w:tblLook w:val="04A0" w:firstRow="1" w:lastRow="0" w:firstColumn="1" w:lastColumn="0" w:noHBand="0" w:noVBand="1"/>
      </w:tblPr>
      <w:tblGrid>
        <w:gridCol w:w="1449"/>
        <w:gridCol w:w="1665"/>
        <w:gridCol w:w="1250"/>
      </w:tblGrid>
      <w:tr w:rsidR="00D213AD" w:rsidRPr="00D213AD" w14:paraId="24FE47A8" w14:textId="77777777" w:rsidTr="00D213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hideMark/>
          </w:tcPr>
          <w:p w14:paraId="3EB3B351" w14:textId="77777777" w:rsidR="00D213AD" w:rsidRPr="00D213AD" w:rsidRDefault="00D213AD" w:rsidP="00D213AD">
            <w:pPr>
              <w:spacing w:after="160" w:line="259" w:lineRule="auto"/>
              <w:rPr>
                <w:rFonts w:ascii="Times New Roman" w:hAnsi="Times New Roman" w:cs="Times New Roman"/>
              </w:rPr>
            </w:pPr>
            <w:r w:rsidRPr="00D213AD">
              <w:rPr>
                <w:rFonts w:ascii="Times New Roman" w:hAnsi="Times New Roman" w:cs="Times New Roman"/>
              </w:rPr>
              <w:t xml:space="preserve">Change </w:t>
            </w:r>
            <w:proofErr w:type="spellStart"/>
            <w:r w:rsidRPr="00D213AD">
              <w:rPr>
                <w:rFonts w:ascii="Times New Roman" w:hAnsi="Times New Roman" w:cs="Times New Roman"/>
              </w:rPr>
              <w:t>Type</w:t>
            </w:r>
            <w:proofErr w:type="spellEnd"/>
          </w:p>
        </w:tc>
        <w:tc>
          <w:tcPr>
            <w:tcW w:w="0" w:type="auto"/>
            <w:tcBorders>
              <w:top w:val="single" w:sz="12" w:space="0" w:color="auto"/>
            </w:tcBorders>
            <w:hideMark/>
          </w:tcPr>
          <w:p w14:paraId="0EF301F2"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Pixels</w:t>
            </w:r>
            <w:proofErr w:type="spellEnd"/>
            <w:r w:rsidRPr="00D213AD">
              <w:rPr>
                <w:rFonts w:ascii="Times New Roman" w:hAnsi="Times New Roman" w:cs="Times New Roman"/>
              </w:rPr>
              <w:t xml:space="preserve"> </w:t>
            </w:r>
            <w:proofErr w:type="spellStart"/>
            <w:r w:rsidRPr="00D213AD">
              <w:rPr>
                <w:rFonts w:ascii="Times New Roman" w:hAnsi="Times New Roman" w:cs="Times New Roman"/>
              </w:rPr>
              <w:t>Changed</w:t>
            </w:r>
            <w:proofErr w:type="spellEnd"/>
          </w:p>
        </w:tc>
        <w:tc>
          <w:tcPr>
            <w:tcW w:w="0" w:type="auto"/>
            <w:tcBorders>
              <w:top w:val="single" w:sz="12" w:space="0" w:color="auto"/>
            </w:tcBorders>
            <w:hideMark/>
          </w:tcPr>
          <w:p w14:paraId="1B9E5A63"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Area</w:t>
            </w:r>
            <w:proofErr w:type="spellEnd"/>
            <w:r w:rsidRPr="00D213AD">
              <w:rPr>
                <w:rFonts w:ascii="Times New Roman" w:hAnsi="Times New Roman" w:cs="Times New Roman"/>
              </w:rPr>
              <w:t xml:space="preserve"> (km²)</w:t>
            </w:r>
          </w:p>
        </w:tc>
      </w:tr>
      <w:tr w:rsidR="00D213AD" w:rsidRPr="00D213AD" w14:paraId="14D66E1A" w14:textId="77777777" w:rsidTr="00D213AD">
        <w:trPr>
          <w:cnfStyle w:val="000000100000" w:firstRow="0" w:lastRow="0" w:firstColumn="0" w:lastColumn="0" w:oddVBand="0" w:evenVBand="0" w:oddHBand="1" w:evenHBand="0" w:firstRowFirstColumn="0" w:firstRowLastColumn="0" w:lastRowFirstColumn="0" w:lastRowLastColumn="0"/>
          <w:trHeight w:val="131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CE2A899"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Deforestation</w:t>
            </w:r>
            <w:proofErr w:type="spellEnd"/>
          </w:p>
          <w:p w14:paraId="73ED46EB"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Reforestation</w:t>
            </w:r>
            <w:proofErr w:type="spellEnd"/>
          </w:p>
          <w:p w14:paraId="4A0FBAA4" w14:textId="70C69217" w:rsidR="00D213AD" w:rsidRPr="00D213AD" w:rsidRDefault="00D213AD" w:rsidP="00D213AD">
            <w:pPr>
              <w:spacing w:after="160" w:line="259" w:lineRule="auto"/>
              <w:jc w:val="center"/>
              <w:rPr>
                <w:rFonts w:ascii="Times New Roman" w:hAnsi="Times New Roman" w:cs="Times New Roman"/>
                <w:b w:val="0"/>
                <w:bCs w:val="0"/>
              </w:rPr>
            </w:pPr>
            <w:r w:rsidRPr="00D213AD">
              <w:rPr>
                <w:rFonts w:ascii="Times New Roman" w:hAnsi="Times New Roman" w:cs="Times New Roman"/>
                <w:b w:val="0"/>
                <w:bCs w:val="0"/>
              </w:rPr>
              <w:t>Net Change</w:t>
            </w:r>
          </w:p>
        </w:tc>
        <w:tc>
          <w:tcPr>
            <w:tcW w:w="0" w:type="auto"/>
            <w:tcBorders>
              <w:bottom w:val="single" w:sz="12" w:space="0" w:color="auto"/>
            </w:tcBorders>
            <w:hideMark/>
          </w:tcPr>
          <w:p w14:paraId="600169E0"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23</w:t>
            </w:r>
          </w:p>
          <w:p w14:paraId="0CBD06C1"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483</w:t>
            </w:r>
          </w:p>
          <w:p w14:paraId="587811C6" w14:textId="4AB8D023"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40</w:t>
            </w:r>
          </w:p>
        </w:tc>
        <w:tc>
          <w:tcPr>
            <w:tcW w:w="0" w:type="auto"/>
            <w:tcBorders>
              <w:bottom w:val="single" w:sz="12" w:space="0" w:color="auto"/>
            </w:tcBorders>
            <w:hideMark/>
          </w:tcPr>
          <w:p w14:paraId="7DF5E90B"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w:t>
            </w:r>
          </w:p>
          <w:p w14:paraId="59D46EE4"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5</w:t>
            </w:r>
          </w:p>
          <w:p w14:paraId="114EBDDC" w14:textId="45AF156B"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w:t>
            </w:r>
          </w:p>
        </w:tc>
      </w:tr>
    </w:tbl>
    <w:p w14:paraId="046AC178" w14:textId="77777777" w:rsidR="00322C33" w:rsidRDefault="00322C33" w:rsidP="00D213AD">
      <w:pPr>
        <w:jc w:val="both"/>
        <w:rPr>
          <w:rFonts w:ascii="Times New Roman" w:hAnsi="Times New Roman" w:cs="Times New Roman"/>
          <w:b/>
          <w:bCs/>
          <w:sz w:val="18"/>
          <w:szCs w:val="18"/>
          <w:lang w:val="en-GB"/>
        </w:rPr>
      </w:pPr>
    </w:p>
    <w:p w14:paraId="2A2BE229" w14:textId="5FE43A91" w:rsidR="00322C33" w:rsidRDefault="00322C33" w:rsidP="000D73D4">
      <w:pPr>
        <w:jc w:val="center"/>
        <w:rPr>
          <w:rFonts w:ascii="Times New Roman" w:hAnsi="Times New Roman" w:cs="Times New Roman"/>
          <w:b/>
          <w:bCs/>
          <w:sz w:val="18"/>
          <w:szCs w:val="18"/>
          <w:lang w:val="en-GB"/>
        </w:rPr>
      </w:pPr>
      <w:r>
        <w:rPr>
          <w:rFonts w:ascii="Times New Roman" w:hAnsi="Times New Roman" w:cs="Times New Roman"/>
          <w:b/>
          <w:bCs/>
          <w:noProof/>
          <w:sz w:val="18"/>
          <w:szCs w:val="18"/>
          <w:lang w:val="en-GB"/>
        </w:rPr>
        <w:lastRenderedPageBreak/>
        <w:drawing>
          <wp:inline distT="0" distB="0" distL="0" distR="0" wp14:anchorId="51A7B580" wp14:editId="4E19E90E">
            <wp:extent cx="4855029" cy="1759948"/>
            <wp:effectExtent l="0" t="0" r="3175" b="0"/>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871568" cy="1765943"/>
                    </a:xfrm>
                    <a:prstGeom prst="rect">
                      <a:avLst/>
                    </a:prstGeom>
                  </pic:spPr>
                </pic:pic>
              </a:graphicData>
            </a:graphic>
          </wp:inline>
        </w:drawing>
      </w:r>
    </w:p>
    <w:p w14:paraId="37E4B260" w14:textId="6CCA13F8" w:rsidR="00D213AD" w:rsidRPr="00D213AD" w:rsidRDefault="00322C33" w:rsidP="00D213AD">
      <w:pPr>
        <w:jc w:val="both"/>
        <w:rPr>
          <w:rFonts w:ascii="Times New Roman" w:hAnsi="Times New Roman" w:cs="Times New Roman"/>
          <w:sz w:val="18"/>
          <w:szCs w:val="18"/>
          <w:lang w:val="en-GB"/>
        </w:rPr>
      </w:pPr>
      <w:r>
        <w:rPr>
          <w:rFonts w:ascii="Times New Roman" w:hAnsi="Times New Roman" w:cs="Times New Roman"/>
          <w:b/>
          <w:bCs/>
          <w:sz w:val="18"/>
          <w:szCs w:val="18"/>
          <w:lang w:val="en-GB"/>
        </w:rPr>
        <w:t>Fig</w:t>
      </w:r>
      <w:r w:rsidR="00D213AD" w:rsidRPr="00D213AD">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6</w:t>
      </w:r>
      <w:r w:rsidR="00D213AD" w:rsidRPr="00D213AD">
        <w:rPr>
          <w:rFonts w:ascii="Times New Roman" w:hAnsi="Times New Roman" w:cs="Times New Roman"/>
          <w:b/>
          <w:bCs/>
          <w:sz w:val="18"/>
          <w:szCs w:val="18"/>
          <w:lang w:val="en-GB"/>
        </w:rPr>
        <w:t>.</w:t>
      </w:r>
      <w:r w:rsidR="00D213AD" w:rsidRPr="00D213AD">
        <w:rPr>
          <w:rFonts w:ascii="Times New Roman" w:hAnsi="Times New Roman" w:cs="Times New Roman"/>
          <w:sz w:val="18"/>
          <w:szCs w:val="18"/>
          <w:lang w:val="en-GB"/>
        </w:rPr>
        <w:t> An example of the change detection analysis on a sample patch. (Left) The landscape in 2021. (</w:t>
      </w:r>
      <w:proofErr w:type="spellStart"/>
      <w:r w:rsidR="00D213AD" w:rsidRPr="00D213AD">
        <w:rPr>
          <w:rFonts w:ascii="Times New Roman" w:hAnsi="Times New Roman" w:cs="Times New Roman"/>
          <w:sz w:val="18"/>
          <w:szCs w:val="18"/>
          <w:lang w:val="en-GB"/>
        </w:rPr>
        <w:t>Center</w:t>
      </w:r>
      <w:proofErr w:type="spellEnd"/>
      <w:r w:rsidR="00D213AD" w:rsidRPr="00D213AD">
        <w:rPr>
          <w:rFonts w:ascii="Times New Roman" w:hAnsi="Times New Roman" w:cs="Times New Roman"/>
          <w:sz w:val="18"/>
          <w:szCs w:val="18"/>
          <w:lang w:val="en-GB"/>
        </w:rPr>
        <w:t xml:space="preserve">) The same landscape in 2023. (Right) The generated change map, where red indicates </w:t>
      </w:r>
      <w:r w:rsidR="00C2517F">
        <w:rPr>
          <w:rFonts w:ascii="Times New Roman" w:hAnsi="Times New Roman" w:cs="Times New Roman"/>
          <w:sz w:val="18"/>
          <w:szCs w:val="18"/>
          <w:lang w:val="en-GB"/>
        </w:rPr>
        <w:t>D</w:t>
      </w:r>
      <w:r w:rsidR="00D213AD" w:rsidRPr="00D213AD">
        <w:rPr>
          <w:rFonts w:ascii="Times New Roman" w:hAnsi="Times New Roman" w:cs="Times New Roman"/>
          <w:sz w:val="18"/>
          <w:szCs w:val="18"/>
          <w:lang w:val="en-GB"/>
        </w:rPr>
        <w:t xml:space="preserve">eforestation (Forest </w:t>
      </w:r>
      <w:r w:rsidR="00C2517F">
        <w:rPr>
          <w:rFonts w:ascii="Times New Roman" w:hAnsi="Times New Roman" w:cs="Times New Roman"/>
          <w:sz w:val="18"/>
          <w:szCs w:val="18"/>
          <w:lang w:val="en-GB"/>
        </w:rPr>
        <w:t xml:space="preserve">-&gt; </w:t>
      </w:r>
      <w:proofErr w:type="gramStart"/>
      <w:r w:rsidR="00D213AD" w:rsidRPr="00D213AD">
        <w:rPr>
          <w:rFonts w:ascii="Times New Roman" w:hAnsi="Times New Roman" w:cs="Times New Roman"/>
          <w:sz w:val="18"/>
          <w:szCs w:val="18"/>
          <w:lang w:val="en-GB"/>
        </w:rPr>
        <w:t>Non-Forest</w:t>
      </w:r>
      <w:proofErr w:type="gramEnd"/>
      <w:r w:rsidR="00D213AD" w:rsidRPr="00D213AD">
        <w:rPr>
          <w:rFonts w:ascii="Times New Roman" w:hAnsi="Times New Roman" w:cs="Times New Roman"/>
          <w:sz w:val="18"/>
          <w:szCs w:val="18"/>
          <w:lang w:val="en-GB"/>
        </w:rPr>
        <w:t>)</w:t>
      </w:r>
      <w:r w:rsidR="00C2517F">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yellow </w:t>
      </w:r>
      <w:r w:rsidR="00D213AD" w:rsidRPr="00D213AD">
        <w:rPr>
          <w:rFonts w:ascii="Times New Roman" w:hAnsi="Times New Roman" w:cs="Times New Roman"/>
          <w:sz w:val="18"/>
          <w:szCs w:val="18"/>
          <w:lang w:val="en-GB"/>
        </w:rPr>
        <w:t xml:space="preserve">indicates </w:t>
      </w:r>
      <w:r>
        <w:rPr>
          <w:rFonts w:ascii="Times New Roman" w:hAnsi="Times New Roman" w:cs="Times New Roman"/>
          <w:sz w:val="18"/>
          <w:szCs w:val="18"/>
          <w:lang w:val="en-GB"/>
        </w:rPr>
        <w:t xml:space="preserve">No Change, and blue indicates </w:t>
      </w:r>
      <w:r w:rsidR="00C2517F">
        <w:rPr>
          <w:rFonts w:ascii="Times New Roman" w:hAnsi="Times New Roman" w:cs="Times New Roman"/>
          <w:sz w:val="18"/>
          <w:szCs w:val="18"/>
          <w:lang w:val="en-GB"/>
        </w:rPr>
        <w:t>R</w:t>
      </w:r>
      <w:r>
        <w:rPr>
          <w:rFonts w:ascii="Times New Roman" w:hAnsi="Times New Roman" w:cs="Times New Roman"/>
          <w:sz w:val="18"/>
          <w:szCs w:val="18"/>
          <w:lang w:val="en-GB"/>
        </w:rPr>
        <w:t xml:space="preserve">eforestation </w:t>
      </w:r>
      <w:r w:rsidR="00D213AD" w:rsidRPr="00D213AD">
        <w:rPr>
          <w:rFonts w:ascii="Times New Roman" w:hAnsi="Times New Roman" w:cs="Times New Roman"/>
          <w:sz w:val="18"/>
          <w:szCs w:val="18"/>
          <w:lang w:val="en-GB"/>
        </w:rPr>
        <w:t>(Non-Forest -&gt; Forest).</w:t>
      </w:r>
    </w:p>
    <w:p w14:paraId="2211A7AC" w14:textId="77777777" w:rsidR="00D213AD" w:rsidRPr="00FA6EFC" w:rsidRDefault="00D213AD" w:rsidP="00FA6EFC">
      <w:pPr>
        <w:jc w:val="both"/>
        <w:rPr>
          <w:rFonts w:ascii="Times New Roman" w:hAnsi="Times New Roman" w:cs="Times New Roman"/>
          <w:sz w:val="18"/>
          <w:szCs w:val="18"/>
          <w:lang w:val="en-GB"/>
        </w:rPr>
      </w:pP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35AFDCD5"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is study successfully designed, implemented, and validated an end-to-end deep learning pipeline for monitoring deforestation in the Colombian Amazon. The results presented in the previous chapter not only demonstrate the technical viability of the approach but also offer significant insights into the performance of different neural network architectures and the dynamics of land cover change in a critical deforestation hotspot. This section interprets these findings, considers the methodological limitations, and outlines potential avenues for future work.</w:t>
      </w:r>
    </w:p>
    <w:p w14:paraId="36B7B890" w14:textId="32B8E035"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i/>
          <w:iCs/>
          <w:lang w:val="en-GB"/>
        </w:rPr>
        <w:t>4.1</w:t>
      </w:r>
      <w:r w:rsidRPr="00E647EA">
        <w:rPr>
          <w:rFonts w:ascii="Times New Roman" w:hAnsi="Times New Roman" w:cs="Times New Roman"/>
          <w:i/>
          <w:iCs/>
          <w:lang w:val="en-GB"/>
        </w:rPr>
        <w:t xml:space="preserve"> Interpretation of Model Performance: The Efficacy of Attention Mechanisms</w:t>
      </w:r>
    </w:p>
    <w:p w14:paraId="41303658" w14:textId="52B1EA86"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 xml:space="preserve">The comparative analysis between the standard U-Net and the Attention U-Net yielded one of the study's principal findings: the integration of attention gates provided a distinct and measurable performance advantage. While both models were able to learn the 4-class segmentation task, the Attention U-Net achieved a higher peak validation Mean </w:t>
      </w:r>
      <w:proofErr w:type="spellStart"/>
      <w:r w:rsidRPr="00E647EA">
        <w:rPr>
          <w:rFonts w:ascii="Times New Roman" w:hAnsi="Times New Roman" w:cs="Times New Roman"/>
          <w:lang w:val="en-GB"/>
        </w:rPr>
        <w:t>IoU</w:t>
      </w:r>
      <w:proofErr w:type="spellEnd"/>
      <w:r w:rsidRPr="00E647EA">
        <w:rPr>
          <w:rFonts w:ascii="Times New Roman" w:hAnsi="Times New Roman" w:cs="Times New Roman"/>
          <w:lang w:val="en-GB"/>
        </w:rPr>
        <w:t xml:space="preserve"> (0.674 vs. 0.609) and demonstrated a more stable and prolonged learning progression (Figure 3). This suggests that the attention mechanism was highly effective at navigating the complex spectral signatures of the Colombian Amazon, enabling the model to learn more robust and generalizable features.</w:t>
      </w:r>
    </w:p>
    <w:p w14:paraId="71A19320" w14:textId="5EF91E23"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final binary evaluation further illuminated the nature of this advantage. The standard U-Net, while achieving an exceptionally high precision of 0.99, did so at the cost of a low recall of 0.85 for the "Forest" class. As confirmed by its confusion matrix (Figure 4),</w:t>
      </w:r>
      <w:r w:rsidR="00353D47">
        <w:rPr>
          <w:rFonts w:ascii="Times New Roman" w:hAnsi="Times New Roman" w:cs="Times New Roman"/>
          <w:lang w:val="en-GB"/>
        </w:rPr>
        <w:t xml:space="preserve"> </w:t>
      </w:r>
      <w:r w:rsidR="00353D47" w:rsidRPr="00353D47">
        <w:rPr>
          <w:rFonts w:ascii="Times New Roman" w:hAnsi="Times New Roman" w:cs="Times New Roman"/>
          <w:lang w:val="en-GB"/>
        </w:rPr>
        <w:t>this model adopted a strategy that aggressively minimized false positives. While this resulted in a very low rate of misclassifying "</w:t>
      </w:r>
      <w:proofErr w:type="gramStart"/>
      <w:r w:rsidR="00353D47" w:rsidRPr="00353D47">
        <w:rPr>
          <w:rFonts w:ascii="Times New Roman" w:hAnsi="Times New Roman" w:cs="Times New Roman"/>
          <w:lang w:val="en-GB"/>
        </w:rPr>
        <w:t>Non-Forest</w:t>
      </w:r>
      <w:proofErr w:type="gramEnd"/>
      <w:r w:rsidR="00353D47" w:rsidRPr="00353D47">
        <w:rPr>
          <w:rFonts w:ascii="Times New Roman" w:hAnsi="Times New Roman" w:cs="Times New Roman"/>
          <w:lang w:val="en-GB"/>
        </w:rPr>
        <w:t>" land as "Forest," it came at the cost of a significant increase in false negatives, where true forest areas were frequently overlooked, particularly in fragmented or transitional zones.</w:t>
      </w:r>
      <w:r w:rsidR="00353D47">
        <w:rPr>
          <w:rFonts w:ascii="Times New Roman" w:hAnsi="Times New Roman" w:cs="Times New Roman"/>
          <w:lang w:val="en-GB"/>
        </w:rPr>
        <w:t xml:space="preserve"> </w:t>
      </w:r>
      <w:r w:rsidRPr="00E647EA">
        <w:rPr>
          <w:rFonts w:ascii="Times New Roman" w:hAnsi="Times New Roman" w:cs="Times New Roman"/>
          <w:lang w:val="en-GB"/>
        </w:rPr>
        <w:t>In contrast, the Attention U-Net struck a much more effective balance, achieving a high precision of 0.96 while substantially improving recall to 0.90. The visual evidence in Figure 5 corroborates this; the standard U-Net's tendency to over-predict "Shrub/Scrub" along forest edges is a classic sign of class confusion, which the Attention U-Net largely corrects. This indicates that the attention gates successfully guided the model to focus on the most salient features of the forest class, suppressing irrelevant information from adjacent land cover types and resulting in a more practically useful model for the primary goal of comprehensive forest monitoring.</w:t>
      </w:r>
    </w:p>
    <w:p w14:paraId="5E962590" w14:textId="77777777"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2 Significance of the Change Detection Analysis</w:t>
      </w:r>
    </w:p>
    <w:p w14:paraId="412BF7BA" w14:textId="00511F5C"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 xml:space="preserve">The application of the trained Attention U-Net to the San José del Guaviare ROI successfully translated the model's predictive capabilities into actionable environmental intelligence. The quantification of a net forest loss of 177.30 km² between 2021 and 2023 provides a concrete, data-driven measure of the environmental pressure in this hotspot. This result </w:t>
      </w:r>
      <w:r w:rsidR="009B31F4">
        <w:rPr>
          <w:rFonts w:ascii="Times New Roman" w:hAnsi="Times New Roman" w:cs="Times New Roman"/>
          <w:lang w:val="en-GB"/>
        </w:rPr>
        <w:t xml:space="preserve">offers </w:t>
      </w:r>
      <w:r w:rsidRPr="00E647EA">
        <w:rPr>
          <w:rFonts w:ascii="Times New Roman" w:hAnsi="Times New Roman" w:cs="Times New Roman"/>
          <w:lang w:val="en-GB"/>
        </w:rPr>
        <w:t xml:space="preserve">granular, pixel-level insights that can be directly visualized and </w:t>
      </w:r>
      <w:r w:rsidR="009B31F4" w:rsidRPr="00E647EA">
        <w:rPr>
          <w:rFonts w:ascii="Times New Roman" w:hAnsi="Times New Roman" w:cs="Times New Roman"/>
          <w:lang w:val="en-GB"/>
        </w:rPr>
        <w:t>analysed</w:t>
      </w:r>
      <w:r w:rsidRPr="00E647EA">
        <w:rPr>
          <w:rFonts w:ascii="Times New Roman" w:hAnsi="Times New Roman" w:cs="Times New Roman"/>
          <w:lang w:val="en-GB"/>
        </w:rPr>
        <w:t xml:space="preserve"> (Figure 6).</w:t>
      </w:r>
    </w:p>
    <w:p w14:paraId="4ECB826C"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ability of this automated pipeline to produce such a quantitative analysis rapidly and over a large, inaccessible area demonstrates its significant practical value. Traditional monitoring methods would require extensive manual effort and would be unable to provide results with this level of detail and timeliness. This workflow, therefore, represents a scalable and efficient tool for conservation organizations and governmental bodies like IDEAM, enabling them to direct resources towards active deforestation fronts, verify the effectiveness of conservation policies, and better understand the spatial patterns of land cover change.</w:t>
      </w:r>
    </w:p>
    <w:p w14:paraId="705739A1" w14:textId="77777777"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3 Methodological Considerations and Limitations</w:t>
      </w:r>
    </w:p>
    <w:p w14:paraId="5D4AD1DE"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lastRenderedPageBreak/>
        <w:t>Despite the promising results, it is essential to acknowledge the limitations inherent in the methodology. The most significant consideration is the reliance on the Dynamic World dataset as "pseudo ground truth." While it is a state-of-the-art global product and a highly effective proxy, it is itself the output of a model and is not free from error. It can sometimes struggle with highly heterogeneous landscapes or misclassify classes with similar spectral properties, and these inaccuracies are inevitably propagated to the model during training.</w:t>
      </w:r>
    </w:p>
    <w:p w14:paraId="1A621F92"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Secondly, the strategic decision to remap nine classes to four, while successful in overcoming the critical class imbalance issue, inherently involves a loss of ecological detail. Consolidating classes like "Built Area," "Crops," and "Bare Ground" into a single "Other" category was necessary for model stability but prevents a more detailed analysis of the specific drivers of deforestation (e.g., distinguishing forest-to-pasture conversion from forest-to-cropland).</w:t>
      </w:r>
    </w:p>
    <w:p w14:paraId="6A450A26" w14:textId="77777777" w:rsidR="009B31F4" w:rsidRDefault="009B31F4" w:rsidP="00E647EA">
      <w:pPr>
        <w:jc w:val="both"/>
        <w:rPr>
          <w:rFonts w:ascii="Times New Roman" w:hAnsi="Times New Roman" w:cs="Times New Roman"/>
          <w:lang w:val="en-GB"/>
        </w:rPr>
      </w:pPr>
      <w:r w:rsidRPr="009B31F4">
        <w:rPr>
          <w:rFonts w:ascii="Times New Roman" w:hAnsi="Times New Roman" w:cs="Times New Roman"/>
          <w:lang w:val="en-GB"/>
        </w:rPr>
        <w:t>Finally, the use of annual median composites, while a powerful technique for eliminating cloud cover, inherently masks intra-annual dynamics. Although Colombia does not experience distinct temperate seasons, its landscapes are subject to significant short-term changes driven by factors such as precipitation cycles, human activity, and agricultural calendars. For instance, a pasture might appear spectrally different during a drier period versus a wetter one, or a field used for short-cycle crops might be bare at one point in the year and vegetated at another. These nuances are averaged out in a yearly composite. Therefore, while this approach is highly effective for detecting permanent land cover conversions like deforestation, it is less suited for monitoring more dynamic land use patterns or subtle phenological shifts within the year.</w:t>
      </w:r>
    </w:p>
    <w:p w14:paraId="6444B5B7" w14:textId="252DD4AF"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4 Future Directions</w:t>
      </w:r>
    </w:p>
    <w:p w14:paraId="3AFC1362"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success of this pipeline opens several exciting avenues for future research and development. To address the current limitations, the model could be enhanced by fusing the Dynamic World labels with other available ground-truth sources, such as regional data from local environmental agencies or manually verified points, to create a more robust and accurate training set.</w:t>
      </w:r>
    </w:p>
    <w:p w14:paraId="303154F4" w14:textId="77777777" w:rsidR="009B31F4" w:rsidRPr="009B31F4" w:rsidRDefault="009B31F4" w:rsidP="009B31F4">
      <w:pPr>
        <w:jc w:val="both"/>
        <w:rPr>
          <w:rFonts w:ascii="Times New Roman" w:hAnsi="Times New Roman" w:cs="Times New Roman"/>
          <w:lang w:val="en-GB"/>
        </w:rPr>
      </w:pPr>
      <w:r w:rsidRPr="009B31F4">
        <w:rPr>
          <w:rFonts w:ascii="Times New Roman" w:hAnsi="Times New Roman" w:cs="Times New Roman"/>
          <w:lang w:val="en-GB"/>
        </w:rPr>
        <w:t xml:space="preserve">Architecturally, the clear benefit of the attention mechanism suggests that further exploration of advanced models is warranted. An initial attempt was made to incorporate a pre-trained </w:t>
      </w:r>
      <w:proofErr w:type="spellStart"/>
      <w:r w:rsidRPr="009B31F4">
        <w:rPr>
          <w:rFonts w:ascii="Times New Roman" w:hAnsi="Times New Roman" w:cs="Times New Roman"/>
          <w:lang w:val="en-GB"/>
        </w:rPr>
        <w:t>ResNet</w:t>
      </w:r>
      <w:proofErr w:type="spellEnd"/>
      <w:r w:rsidRPr="009B31F4">
        <w:rPr>
          <w:rFonts w:ascii="Times New Roman" w:hAnsi="Times New Roman" w:cs="Times New Roman"/>
          <w:lang w:val="en-GB"/>
        </w:rPr>
        <w:t xml:space="preserve"> backbone via the DeepLabV3+ architecture; however, this resulted in immediate and catastrophic overfitting, as the powerful, pre-trained feature extractor quickly memorized the training data instead of learning generalizable patterns. This experience highlights that simply adopting a powerful backbone is insufficient; the architectural context in which it is placed is critical.</w:t>
      </w:r>
    </w:p>
    <w:p w14:paraId="3A6B9A08" w14:textId="6F94D5E7" w:rsidR="009B31F4" w:rsidRDefault="009B31F4" w:rsidP="009B31F4">
      <w:pPr>
        <w:jc w:val="both"/>
        <w:rPr>
          <w:rFonts w:ascii="Times New Roman" w:hAnsi="Times New Roman" w:cs="Times New Roman"/>
          <w:lang w:val="en-GB"/>
        </w:rPr>
      </w:pPr>
      <w:r w:rsidRPr="009B31F4">
        <w:rPr>
          <w:rFonts w:ascii="Times New Roman" w:hAnsi="Times New Roman" w:cs="Times New Roman"/>
          <w:lang w:val="en-GB"/>
        </w:rPr>
        <w:t xml:space="preserve">Therefore, a more promising future direction would be to test a hybrid U-Net that replaces its simple encoder with a pre-trained, efficient backbone like </w:t>
      </w:r>
      <w:proofErr w:type="spellStart"/>
      <w:r w:rsidRPr="009B31F4">
        <w:rPr>
          <w:rFonts w:ascii="Times New Roman" w:hAnsi="Times New Roman" w:cs="Times New Roman"/>
          <w:lang w:val="en-GB"/>
        </w:rPr>
        <w:t>EfficientNet</w:t>
      </w:r>
      <w:proofErr w:type="spellEnd"/>
      <w:r w:rsidRPr="009B31F4">
        <w:rPr>
          <w:rFonts w:ascii="Times New Roman" w:hAnsi="Times New Roman" w:cs="Times New Roman"/>
          <w:lang w:val="en-GB"/>
        </w:rPr>
        <w:t xml:space="preserve">. This approach would synergize the proven feature extraction power of a modern classifier with the U-Net's superior decoder and skip-connection structure, which is well-suited for precise localization. Additionally, exploring architectures beyond the convolutional paradigm, such as the Transformer-based </w:t>
      </w:r>
      <w:proofErr w:type="spellStart"/>
      <w:r w:rsidRPr="009B31F4">
        <w:rPr>
          <w:rFonts w:ascii="Times New Roman" w:hAnsi="Times New Roman" w:cs="Times New Roman"/>
          <w:lang w:val="en-GB"/>
        </w:rPr>
        <w:t>SegFormer</w:t>
      </w:r>
      <w:proofErr w:type="spellEnd"/>
      <w:r w:rsidRPr="009B31F4">
        <w:rPr>
          <w:rFonts w:ascii="Times New Roman" w:hAnsi="Times New Roman" w:cs="Times New Roman"/>
          <w:lang w:val="en-GB"/>
        </w:rPr>
        <w:t>, could yield further performance gains by better capturing long-range spatial context in the imagery.</w:t>
      </w:r>
    </w:p>
    <w:p w14:paraId="6F792CDD" w14:textId="6B691C32" w:rsidR="003F1EE8" w:rsidRDefault="00E647EA" w:rsidP="00E647EA">
      <w:pPr>
        <w:jc w:val="both"/>
        <w:rPr>
          <w:rFonts w:ascii="Times New Roman" w:hAnsi="Times New Roman" w:cs="Times New Roman"/>
          <w:lang w:val="en-GB"/>
        </w:rPr>
      </w:pPr>
      <w:r w:rsidRPr="00E647EA">
        <w:rPr>
          <w:rFonts w:ascii="Times New Roman" w:hAnsi="Times New Roman" w:cs="Times New Roman"/>
          <w:lang w:val="en-GB"/>
        </w:rPr>
        <w:t>From an application standpoint, the analysis could be extended to a finer temporal resolution, moving from annual to seasonal or quarterly composites. This would allow for a more dynamic monitoring system capable of providing earlier warnings of deforestation activities. Ultimately, the entire workflow could be operationalized and deployed on a cloud platform, creating a near-real-time monitoring tool that automatically ingests new Sentinel-2 imagery and flags areas of significant forest change, providing a powerful, data-driven asset in the ongoing effort to protect Colombia's vital forest ecosystems.</w:t>
      </w:r>
      <w:r w:rsidR="003F1EE8">
        <w:rPr>
          <w:rFonts w:ascii="Times New Roman" w:hAnsi="Times New Roman" w:cs="Times New Roman"/>
          <w:lang w:val="en-GB"/>
        </w:rPr>
        <w:br w:type="page"/>
      </w:r>
    </w:p>
    <w:p w14:paraId="3D68A44A" w14:textId="302AA7EE" w:rsidR="003F1EE8"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C4DCE89" w14:textId="77777777" w:rsidR="006F03B7" w:rsidRPr="00B91C97" w:rsidRDefault="006F03B7" w:rsidP="006F03B7">
      <w:pPr>
        <w:pStyle w:val="ListParagraph"/>
        <w:ind w:left="1080"/>
        <w:rPr>
          <w:rFonts w:ascii="Times New Roman" w:hAnsi="Times New Roman" w:cs="Times New Roman"/>
          <w:lang w:val="en-GB"/>
        </w:rPr>
      </w:pPr>
    </w:p>
    <w:p w14:paraId="5BB78E4D" w14:textId="43198752" w:rsidR="006F03B7" w:rsidRPr="006F03B7" w:rsidRDefault="006F03B7" w:rsidP="006F03B7">
      <w:pPr>
        <w:jc w:val="both"/>
        <w:rPr>
          <w:rFonts w:ascii="Times New Roman" w:hAnsi="Times New Roman" w:cs="Times New Roman"/>
          <w:lang w:val="en-GB"/>
        </w:rPr>
      </w:pPr>
      <w:r w:rsidRPr="006F03B7">
        <w:rPr>
          <w:rFonts w:ascii="Times New Roman" w:hAnsi="Times New Roman" w:cs="Times New Roman"/>
          <w:lang w:val="en-GB"/>
        </w:rPr>
        <w:t>This study successfully developed and validated a scalable, automated deep learning pipeline for monitoring deforestation in the critically threatened Colombian Amazon. By leveraging the planetary-scale capabilities of Google Earth Engine and the globally consistent labels of the Dynamic World dataset, this work effectively addressed the persistent challenge of training data scarcity in remote sensing applications. The primary goals of this research</w:t>
      </w:r>
      <w:r>
        <w:rPr>
          <w:rFonts w:ascii="Times New Roman" w:hAnsi="Times New Roman" w:cs="Times New Roman"/>
          <w:lang w:val="en-GB"/>
        </w:rPr>
        <w:t xml:space="preserve">, </w:t>
      </w:r>
      <w:r w:rsidRPr="006F03B7">
        <w:rPr>
          <w:rFonts w:ascii="Times New Roman" w:hAnsi="Times New Roman" w:cs="Times New Roman"/>
          <w:lang w:val="en-GB"/>
        </w:rPr>
        <w:t>to design an automated data generation workflow, to compare state-of-the-art segmentation architectures, and to produce a quantitative analysis of forest change</w:t>
      </w:r>
      <w:r>
        <w:rPr>
          <w:rFonts w:ascii="Times New Roman" w:hAnsi="Times New Roman" w:cs="Times New Roman"/>
          <w:lang w:val="en-GB"/>
        </w:rPr>
        <w:t xml:space="preserve">, </w:t>
      </w:r>
      <w:r w:rsidRPr="006F03B7">
        <w:rPr>
          <w:rFonts w:ascii="Times New Roman" w:hAnsi="Times New Roman" w:cs="Times New Roman"/>
          <w:lang w:val="en-GB"/>
        </w:rPr>
        <w:t>were all successfully achieved.</w:t>
      </w:r>
    </w:p>
    <w:p w14:paraId="2BDB1430" w14:textId="77777777" w:rsidR="006F03B7" w:rsidRPr="006F03B7" w:rsidRDefault="006F03B7" w:rsidP="006F03B7">
      <w:pPr>
        <w:jc w:val="both"/>
        <w:rPr>
          <w:rFonts w:ascii="Times New Roman" w:hAnsi="Times New Roman" w:cs="Times New Roman"/>
          <w:lang w:val="en-GB"/>
        </w:rPr>
      </w:pPr>
      <w:r w:rsidRPr="006F03B7">
        <w:rPr>
          <w:rFonts w:ascii="Times New Roman" w:hAnsi="Times New Roman" w:cs="Times New Roman"/>
          <w:lang w:val="en-GB"/>
        </w:rPr>
        <w:t xml:space="preserve">The comparative analysis of neural network architectures yielded a clear and significant finding: the Attention U-Net demonstrated superior performance over the standard U-Net baseline. By integrating attention gates into its skip connections, the model learned to focus on the most salient features, resulting in more stable training, a higher 4-class validation Mean </w:t>
      </w:r>
      <w:proofErr w:type="spellStart"/>
      <w:r w:rsidRPr="006F03B7">
        <w:rPr>
          <w:rFonts w:ascii="Times New Roman" w:hAnsi="Times New Roman" w:cs="Times New Roman"/>
          <w:lang w:val="en-GB"/>
        </w:rPr>
        <w:t>IoU</w:t>
      </w:r>
      <w:proofErr w:type="spellEnd"/>
      <w:r w:rsidRPr="006F03B7">
        <w:rPr>
          <w:rFonts w:ascii="Times New Roman" w:hAnsi="Times New Roman" w:cs="Times New Roman"/>
          <w:lang w:val="en-GB"/>
        </w:rPr>
        <w:t xml:space="preserve"> (0.674 vs. 0.609), and a more effective balance between precision and recall on the final binary classification task. While the standard U-Net achieved high precision, its lower recall made it less suitable for the comprehensive monitoring required for conservation. The Attention U-Net, with a final Forest F1-score of 0.93 and a recall of 0.90, proved to be the more robust and reliable tool for the specific objective of identifying forest cover.</w:t>
      </w:r>
    </w:p>
    <w:p w14:paraId="62406278" w14:textId="2DB1B72C" w:rsidR="005B5753" w:rsidRPr="007C5BEF" w:rsidRDefault="006F03B7" w:rsidP="006F03B7">
      <w:pPr>
        <w:jc w:val="both"/>
        <w:rPr>
          <w:rFonts w:ascii="Times New Roman" w:hAnsi="Times New Roman" w:cs="Times New Roman"/>
          <w:lang w:val="en-GB"/>
        </w:rPr>
      </w:pPr>
      <w:r w:rsidRPr="006F03B7">
        <w:rPr>
          <w:rFonts w:ascii="Times New Roman" w:hAnsi="Times New Roman" w:cs="Times New Roman"/>
          <w:lang w:val="en-GB"/>
        </w:rPr>
        <w:t>Ultimately, the application of the trained Attention U-Net model to a 4,430.23 km² Region of Interest (ROI) within the San José del Guaviare deforestation hotspot translated this technical success into actionable environmental insight. The analysis revealed a net forest loss of 177.30 km² within this specific ROI between 2021 and 2023, providing a granular, data-driven assessment of land cover change. This work concludes that the combination of a nuanced 4-class training strategy and an attention-based deep learning architecture provides a powerful and effective methodology for large-scale deforestation monitoring. The resulting pipeline represents a significant step forward, offering a scalable, cost-effective, and reproducible tool that can empower conservation efforts and inform policy interventions in the ongoing fight to protect Colombia's invaluable forest ecosystems.</w:t>
      </w:r>
      <w:r w:rsidR="005B5753"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6200F9E4" w14:textId="77777777" w:rsidR="006F03B7" w:rsidRPr="003F1EE8" w:rsidRDefault="006F03B7" w:rsidP="006F03B7">
      <w:pPr>
        <w:pStyle w:val="ListParagraph"/>
        <w:ind w:left="1080"/>
        <w:rPr>
          <w:rFonts w:ascii="Times New Roman" w:hAnsi="Times New Roman" w:cs="Times New Roman"/>
          <w:lang w:val="en-GB"/>
        </w:rPr>
      </w:pPr>
    </w:p>
    <w:p w14:paraId="706D2539" w14:textId="37F4E718" w:rsidR="00E3223F" w:rsidRPr="006F03B7" w:rsidRDefault="00AE258B"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lang w:val="en-GB"/>
        </w:rPr>
        <w:fldChar w:fldCharType="begin"/>
      </w:r>
      <w:r w:rsidRPr="006F03B7">
        <w:rPr>
          <w:rFonts w:ascii="Times New Roman" w:hAnsi="Times New Roman" w:cs="Times New Roman"/>
          <w:lang w:val="en-GB"/>
        </w:rPr>
        <w:instrText xml:space="preserve"> ADDIN EN.REFLIST </w:instrText>
      </w:r>
      <w:r w:rsidRPr="006F03B7">
        <w:rPr>
          <w:rFonts w:ascii="Times New Roman" w:hAnsi="Times New Roman" w:cs="Times New Roman"/>
          <w:lang w:val="en-GB"/>
        </w:rPr>
        <w:fldChar w:fldCharType="separate"/>
      </w:r>
      <w:r w:rsidR="00E3223F" w:rsidRPr="006F03B7">
        <w:rPr>
          <w:rFonts w:ascii="Times New Roman" w:hAnsi="Times New Roman" w:cs="Times New Roman"/>
        </w:rPr>
        <w:t xml:space="preserve">Alshehri, M., Ouadou, A. and Scott, G. J. (2024). ‘Deep Transformer-Based Network Deforestation Detection in the Brazilian Amazon Using Sentinel-2 Imagery’, </w:t>
      </w:r>
      <w:r w:rsidR="00E3223F" w:rsidRPr="006F03B7">
        <w:rPr>
          <w:rFonts w:ascii="Times New Roman" w:hAnsi="Times New Roman" w:cs="Times New Roman"/>
          <w:i/>
        </w:rPr>
        <w:t>IEEE geoscience and remote sensing letters</w:t>
      </w:r>
      <w:r w:rsidR="00E3223F" w:rsidRPr="006F03B7">
        <w:rPr>
          <w:rFonts w:ascii="Times New Roman" w:hAnsi="Times New Roman" w:cs="Times New Roman"/>
        </w:rPr>
        <w:t>,</w:t>
      </w:r>
      <w:r w:rsidR="00E3223F" w:rsidRPr="006F03B7">
        <w:rPr>
          <w:rFonts w:ascii="Times New Roman" w:hAnsi="Times New Roman" w:cs="Times New Roman"/>
          <w:i/>
        </w:rPr>
        <w:t xml:space="preserve"> </w:t>
      </w:r>
      <w:r w:rsidR="00E3223F" w:rsidRPr="006F03B7">
        <w:rPr>
          <w:rFonts w:ascii="Times New Roman" w:hAnsi="Times New Roman" w:cs="Times New Roman"/>
        </w:rPr>
        <w:t xml:space="preserve">21  pp. 1-5.  </w:t>
      </w:r>
      <w:hyperlink r:id="rId17" w:history="1">
        <w:r w:rsidR="00E3223F" w:rsidRPr="006F03B7">
          <w:rPr>
            <w:rStyle w:val="Hyperlink"/>
            <w:rFonts w:ascii="Times New Roman" w:hAnsi="Times New Roman" w:cs="Times New Roman"/>
          </w:rPr>
          <w:t>https://doi.org/10.1109/LGRS.2024.3355104</w:t>
        </w:r>
      </w:hyperlink>
      <w:r w:rsidR="00E3223F" w:rsidRPr="006F03B7">
        <w:rPr>
          <w:rFonts w:ascii="Times New Roman" w:hAnsi="Times New Roman" w:cs="Times New Roman"/>
        </w:rPr>
        <w:t>.</w:t>
      </w:r>
    </w:p>
    <w:p w14:paraId="1A370352" w14:textId="21127D82"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Belgiu, M. and Drăguţ, L. (2016). ‘Random forest in remote sensing: A review of applications and future directions’, </w:t>
      </w:r>
      <w:r w:rsidRPr="006F03B7">
        <w:rPr>
          <w:rFonts w:ascii="Times New Roman" w:hAnsi="Times New Roman" w:cs="Times New Roman"/>
          <w:i/>
        </w:rPr>
        <w:t>ISPRS journal of photogrammetry and remote sensing</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114  pp. 24-31.  </w:t>
      </w:r>
      <w:hyperlink r:id="rId18" w:history="1">
        <w:r w:rsidRPr="006F03B7">
          <w:rPr>
            <w:rStyle w:val="Hyperlink"/>
            <w:rFonts w:ascii="Times New Roman" w:hAnsi="Times New Roman" w:cs="Times New Roman"/>
          </w:rPr>
          <w:t>https://doi.org/10.1016/j.isprsjprs.2016.01.011</w:t>
        </w:r>
      </w:hyperlink>
      <w:r w:rsidRPr="006F03B7">
        <w:rPr>
          <w:rFonts w:ascii="Times New Roman" w:hAnsi="Times New Roman" w:cs="Times New Roman"/>
        </w:rPr>
        <w:t>.</w:t>
      </w:r>
    </w:p>
    <w:p w14:paraId="1BD35793" w14:textId="2415FF06"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Brown, C. F., et al. (2022). ‘Dynamic World, Near real-time global 10 m land use land cover mapping’, </w:t>
      </w:r>
      <w:r w:rsidRPr="006F03B7">
        <w:rPr>
          <w:rFonts w:ascii="Times New Roman" w:hAnsi="Times New Roman" w:cs="Times New Roman"/>
          <w:i/>
        </w:rPr>
        <w:t>Scientific Data</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9 (1), p. 251.  </w:t>
      </w:r>
      <w:hyperlink r:id="rId19" w:history="1">
        <w:r w:rsidRPr="006F03B7">
          <w:rPr>
            <w:rStyle w:val="Hyperlink"/>
            <w:rFonts w:ascii="Times New Roman" w:hAnsi="Times New Roman" w:cs="Times New Roman"/>
          </w:rPr>
          <w:t>https://doi.org/10.1038/s41597-022-01307-4</w:t>
        </w:r>
      </w:hyperlink>
      <w:r w:rsidRPr="006F03B7">
        <w:rPr>
          <w:rFonts w:ascii="Times New Roman" w:hAnsi="Times New Roman" w:cs="Times New Roman"/>
        </w:rPr>
        <w:t>.</w:t>
      </w:r>
    </w:p>
    <w:p w14:paraId="15F3CCFD" w14:textId="49AFEDB4"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Drusch, M., et al. (2012). ‘Sentinel-2: ESA's Optical High-Resolution Mission for GMES Operational Services’, </w:t>
      </w:r>
      <w:r w:rsidRPr="006F03B7">
        <w:rPr>
          <w:rFonts w:ascii="Times New Roman" w:hAnsi="Times New Roman" w:cs="Times New Roman"/>
          <w:i/>
        </w:rPr>
        <w:t>Remote sensing of environment</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120  pp. 25-36.  </w:t>
      </w:r>
      <w:hyperlink r:id="rId20" w:history="1">
        <w:r w:rsidRPr="006F03B7">
          <w:rPr>
            <w:rStyle w:val="Hyperlink"/>
            <w:rFonts w:ascii="Times New Roman" w:hAnsi="Times New Roman" w:cs="Times New Roman"/>
          </w:rPr>
          <w:t>https://doi.org/10.1016/j.rse.2011.11.026</w:t>
        </w:r>
      </w:hyperlink>
      <w:r w:rsidRPr="006F03B7">
        <w:rPr>
          <w:rFonts w:ascii="Times New Roman" w:hAnsi="Times New Roman" w:cs="Times New Roman"/>
        </w:rPr>
        <w:t>.</w:t>
      </w:r>
    </w:p>
    <w:p w14:paraId="1182B2A2" w14:textId="67DD0FC5"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Ferreira, E., et al. (2020). ‘BRAZILDAM: A BENCHMARK DATASET FOR TAILINGS DAM DETECTION’, </w:t>
      </w:r>
      <w:r w:rsidRPr="006F03B7">
        <w:rPr>
          <w:rFonts w:ascii="Times New Roman" w:hAnsi="Times New Roman" w:cs="Times New Roman"/>
          <w:i/>
        </w:rPr>
        <w:t>International archives of the photogrammetry, remote sensing and spatial information sciences.</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XLII-3/W12-2020  pp. 343-348.  </w:t>
      </w:r>
      <w:hyperlink r:id="rId21" w:history="1">
        <w:r w:rsidRPr="006F03B7">
          <w:rPr>
            <w:rStyle w:val="Hyperlink"/>
            <w:rFonts w:ascii="Times New Roman" w:hAnsi="Times New Roman" w:cs="Times New Roman"/>
          </w:rPr>
          <w:t>https://doi.org/10.5194/isprs-archives-XLII-3-W12-2020-343-2020</w:t>
        </w:r>
      </w:hyperlink>
      <w:r w:rsidRPr="006F03B7">
        <w:rPr>
          <w:rFonts w:ascii="Times New Roman" w:hAnsi="Times New Roman" w:cs="Times New Roman"/>
        </w:rPr>
        <w:t>.</w:t>
      </w:r>
    </w:p>
    <w:p w14:paraId="5BFAF3D6" w14:textId="41185745"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Gorelick, N., et al. (2017). ‘Google Earth Engine: Planetary-scale geospatial analysis for everyone’, </w:t>
      </w:r>
      <w:r w:rsidRPr="006F03B7">
        <w:rPr>
          <w:rFonts w:ascii="Times New Roman" w:hAnsi="Times New Roman" w:cs="Times New Roman"/>
          <w:i/>
        </w:rPr>
        <w:t>Remote sensing of environment</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202  pp. 18-27.  </w:t>
      </w:r>
      <w:hyperlink r:id="rId22" w:history="1">
        <w:r w:rsidRPr="006F03B7">
          <w:rPr>
            <w:rStyle w:val="Hyperlink"/>
            <w:rFonts w:ascii="Times New Roman" w:hAnsi="Times New Roman" w:cs="Times New Roman"/>
          </w:rPr>
          <w:t>https://doi.org/10.1016/j.rse.2017.06.031</w:t>
        </w:r>
      </w:hyperlink>
      <w:r w:rsidRPr="006F03B7">
        <w:rPr>
          <w:rFonts w:ascii="Times New Roman" w:hAnsi="Times New Roman" w:cs="Times New Roman"/>
        </w:rPr>
        <w:t>.</w:t>
      </w:r>
    </w:p>
    <w:p w14:paraId="032EE122" w14:textId="02C5983B"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lang w:val="es-CO"/>
        </w:rPr>
        <w:t xml:space="preserve">Hansen, M. C., et al. </w:t>
      </w:r>
      <w:r w:rsidRPr="006F03B7">
        <w:rPr>
          <w:rFonts w:ascii="Times New Roman" w:hAnsi="Times New Roman" w:cs="Times New Roman"/>
        </w:rPr>
        <w:t xml:space="preserve">(2013). ‘High-Resolution Global Maps of 21st-Century Forest Cover Change’, </w:t>
      </w:r>
      <w:r w:rsidRPr="006F03B7">
        <w:rPr>
          <w:rFonts w:ascii="Times New Roman" w:hAnsi="Times New Roman" w:cs="Times New Roman"/>
          <w:i/>
        </w:rPr>
        <w:t>Science (American Association for the Advancement of Science)</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342 (6160), pp. 850-853.  </w:t>
      </w:r>
      <w:hyperlink r:id="rId23" w:history="1">
        <w:r w:rsidRPr="006F03B7">
          <w:rPr>
            <w:rStyle w:val="Hyperlink"/>
            <w:rFonts w:ascii="Times New Roman" w:hAnsi="Times New Roman" w:cs="Times New Roman"/>
          </w:rPr>
          <w:t>https://doi.org/10.1126/science.1244693</w:t>
        </w:r>
      </w:hyperlink>
      <w:r w:rsidRPr="006F03B7">
        <w:rPr>
          <w:rFonts w:ascii="Times New Roman" w:hAnsi="Times New Roman" w:cs="Times New Roman"/>
        </w:rPr>
        <w:t>.</w:t>
      </w:r>
    </w:p>
    <w:p w14:paraId="0EB9C9D1" w14:textId="77777777" w:rsidR="00E3223F" w:rsidRPr="006F03B7" w:rsidRDefault="00E3223F" w:rsidP="006F03B7">
      <w:pPr>
        <w:pStyle w:val="EndNoteBibliography"/>
        <w:spacing w:after="0"/>
        <w:ind w:left="720" w:hanging="720"/>
        <w:jc w:val="both"/>
        <w:rPr>
          <w:rFonts w:ascii="Times New Roman" w:hAnsi="Times New Roman" w:cs="Times New Roman"/>
          <w:lang w:val="es-CO"/>
        </w:rPr>
      </w:pPr>
      <w:r w:rsidRPr="006F03B7">
        <w:rPr>
          <w:rFonts w:ascii="Times New Roman" w:hAnsi="Times New Roman" w:cs="Times New Roman"/>
          <w:lang w:val="es-CO"/>
        </w:rPr>
        <w:t xml:space="preserve">IDEAM (2024). </w:t>
      </w:r>
      <w:r w:rsidRPr="006F03B7">
        <w:rPr>
          <w:rFonts w:ascii="Times New Roman" w:hAnsi="Times New Roman" w:cs="Times New Roman"/>
          <w:i/>
          <w:lang w:val="es-CO"/>
        </w:rPr>
        <w:t>Monitoreo de la superficie de bosque y la deforestación en Colombia</w:t>
      </w:r>
      <w:r w:rsidRPr="006F03B7">
        <w:rPr>
          <w:rFonts w:ascii="Times New Roman" w:hAnsi="Times New Roman" w:cs="Times New Roman"/>
          <w:lang w:val="es-CO"/>
        </w:rPr>
        <w:t>. Bogotá D.C: Instituto de Hidrología, Meteorología y Estudios Ambientales.</w:t>
      </w:r>
    </w:p>
    <w:p w14:paraId="7968F279" w14:textId="77777777"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James, F. (2025). ‘Remote Sensing for Deforestation Monitoring and Forest Management’, </w:t>
      </w:r>
      <w:r w:rsidRPr="006F03B7">
        <w:rPr>
          <w:rFonts w:ascii="Times New Roman" w:hAnsi="Times New Roman" w:cs="Times New Roman"/>
          <w:i/>
        </w:rPr>
        <w:t>Journal of Remote Sensing &amp; GIS</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14 (2).</w:t>
      </w:r>
    </w:p>
    <w:p w14:paraId="6F815E05" w14:textId="48D09AFD"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Kingma, D. P. and Ba, J. (2014). ‘Adam: A Method for Stochastic Optimization’.  </w:t>
      </w:r>
      <w:hyperlink r:id="rId24" w:history="1">
        <w:r w:rsidRPr="006F03B7">
          <w:rPr>
            <w:rStyle w:val="Hyperlink"/>
            <w:rFonts w:ascii="Times New Roman" w:hAnsi="Times New Roman" w:cs="Times New Roman"/>
          </w:rPr>
          <w:t>https://doi.org/10.48550/arxiv.1412.6980</w:t>
        </w:r>
      </w:hyperlink>
      <w:r w:rsidRPr="006F03B7">
        <w:rPr>
          <w:rFonts w:ascii="Times New Roman" w:hAnsi="Times New Roman" w:cs="Times New Roman"/>
        </w:rPr>
        <w:t>.</w:t>
      </w:r>
    </w:p>
    <w:p w14:paraId="2D05C2A5" w14:textId="244396BE"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Lecun, Y., et al. (1998). ‘Gradient-based learning applied to document recognition’, </w:t>
      </w:r>
      <w:r w:rsidRPr="006F03B7">
        <w:rPr>
          <w:rFonts w:ascii="Times New Roman" w:hAnsi="Times New Roman" w:cs="Times New Roman"/>
          <w:i/>
        </w:rPr>
        <w:t>Proceedings of the IEEE</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86 (11), pp. 2278-2324.  </w:t>
      </w:r>
      <w:hyperlink r:id="rId25" w:history="1">
        <w:r w:rsidRPr="006F03B7">
          <w:rPr>
            <w:rStyle w:val="Hyperlink"/>
            <w:rFonts w:ascii="Times New Roman" w:hAnsi="Times New Roman" w:cs="Times New Roman"/>
          </w:rPr>
          <w:t>https://doi.org/10.1109/5.726791</w:t>
        </w:r>
      </w:hyperlink>
      <w:r w:rsidRPr="006F03B7">
        <w:rPr>
          <w:rFonts w:ascii="Times New Roman" w:hAnsi="Times New Roman" w:cs="Times New Roman"/>
        </w:rPr>
        <w:t>.</w:t>
      </w:r>
    </w:p>
    <w:p w14:paraId="18ABD16E" w14:textId="551C6B63"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Lv, J., et al. (2023). ‘Deep learning-based semantic segmentation of remote sensing images: a review’, </w:t>
      </w:r>
      <w:r w:rsidRPr="006F03B7">
        <w:rPr>
          <w:rFonts w:ascii="Times New Roman" w:hAnsi="Times New Roman" w:cs="Times New Roman"/>
          <w:i/>
        </w:rPr>
        <w:t>Frontiers in Ecology and Evolution</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Volume 11 - 2023.  </w:t>
      </w:r>
      <w:hyperlink r:id="rId26" w:history="1">
        <w:r w:rsidRPr="006F03B7">
          <w:rPr>
            <w:rStyle w:val="Hyperlink"/>
            <w:rFonts w:ascii="Times New Roman" w:hAnsi="Times New Roman" w:cs="Times New Roman"/>
          </w:rPr>
          <w:t>https://doi.org/10.3389/fevo.2023.1201125</w:t>
        </w:r>
      </w:hyperlink>
      <w:r w:rsidRPr="006F03B7">
        <w:rPr>
          <w:rFonts w:ascii="Times New Roman" w:hAnsi="Times New Roman" w:cs="Times New Roman"/>
        </w:rPr>
        <w:t>.</w:t>
      </w:r>
    </w:p>
    <w:p w14:paraId="74D6B8F7" w14:textId="77777777"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Molina, M. (2024). </w:t>
      </w:r>
      <w:r w:rsidRPr="006F03B7">
        <w:rPr>
          <w:rFonts w:ascii="Times New Roman" w:hAnsi="Times New Roman" w:cs="Times New Roman"/>
          <w:i/>
        </w:rPr>
        <w:t>Drivers of deforestation in the Colombian Amazon</w:t>
      </w:r>
      <w:r w:rsidRPr="006F03B7">
        <w:rPr>
          <w:rFonts w:ascii="Times New Roman" w:hAnsi="Times New Roman" w:cs="Times New Roman"/>
        </w:rPr>
        <w:t>. p. 23.</w:t>
      </w:r>
    </w:p>
    <w:p w14:paraId="5051E0BA" w14:textId="3C6D8DE5"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Mountrakis, G., Im, J. and Ogole, C. (2011). ‘Support vector machines in remote sensing: A review’, </w:t>
      </w:r>
      <w:r w:rsidRPr="006F03B7">
        <w:rPr>
          <w:rFonts w:ascii="Times New Roman" w:hAnsi="Times New Roman" w:cs="Times New Roman"/>
          <w:i/>
        </w:rPr>
        <w:t>ISPRS journal of photogrammetry and remote sensing</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66 (3), pp. 247-259.  </w:t>
      </w:r>
      <w:hyperlink r:id="rId27" w:history="1">
        <w:r w:rsidRPr="006F03B7">
          <w:rPr>
            <w:rStyle w:val="Hyperlink"/>
            <w:rFonts w:ascii="Times New Roman" w:hAnsi="Times New Roman" w:cs="Times New Roman"/>
          </w:rPr>
          <w:t>https://doi.org/10.1016/j.isprsjprs.2010.11.001</w:t>
        </w:r>
      </w:hyperlink>
      <w:r w:rsidRPr="006F03B7">
        <w:rPr>
          <w:rFonts w:ascii="Times New Roman" w:hAnsi="Times New Roman" w:cs="Times New Roman"/>
        </w:rPr>
        <w:t>.</w:t>
      </w:r>
    </w:p>
    <w:p w14:paraId="28BB8F29" w14:textId="494E288F"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Oktay, O., et al. (2018). ‘Attention U-Net: Learning Where to Look for the Pancreas’.  </w:t>
      </w:r>
      <w:hyperlink r:id="rId28" w:history="1">
        <w:r w:rsidRPr="006F03B7">
          <w:rPr>
            <w:rStyle w:val="Hyperlink"/>
            <w:rFonts w:ascii="Times New Roman" w:hAnsi="Times New Roman" w:cs="Times New Roman"/>
          </w:rPr>
          <w:t>https://doi.org/10.48550/arxiv.1804.03999</w:t>
        </w:r>
      </w:hyperlink>
      <w:r w:rsidRPr="006F03B7">
        <w:rPr>
          <w:rFonts w:ascii="Times New Roman" w:hAnsi="Times New Roman" w:cs="Times New Roman"/>
        </w:rPr>
        <w:t>.</w:t>
      </w:r>
    </w:p>
    <w:p w14:paraId="71260049" w14:textId="46E257B4"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Pal, M. (2005). ‘Random forest classifier for remote sensing classification’, </w:t>
      </w:r>
      <w:r w:rsidRPr="006F03B7">
        <w:rPr>
          <w:rFonts w:ascii="Times New Roman" w:hAnsi="Times New Roman" w:cs="Times New Roman"/>
          <w:i/>
        </w:rPr>
        <w:t>International journal of remote sensing</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26 (1), pp. 217-222.  </w:t>
      </w:r>
      <w:hyperlink r:id="rId29" w:history="1">
        <w:r w:rsidRPr="006F03B7">
          <w:rPr>
            <w:rStyle w:val="Hyperlink"/>
            <w:rFonts w:ascii="Times New Roman" w:hAnsi="Times New Roman" w:cs="Times New Roman"/>
          </w:rPr>
          <w:t>https://doi.org/10.1080/01431160412331269698</w:t>
        </w:r>
      </w:hyperlink>
      <w:r w:rsidRPr="006F03B7">
        <w:rPr>
          <w:rFonts w:ascii="Times New Roman" w:hAnsi="Times New Roman" w:cs="Times New Roman"/>
        </w:rPr>
        <w:t>.</w:t>
      </w:r>
    </w:p>
    <w:p w14:paraId="4597DC25" w14:textId="54D1CF84"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Panboonyuen, T., et al. (2021). ‘Transformer-Based Decoder Designs for Semantic Segmentation on Remotely Sensed Images’, </w:t>
      </w:r>
      <w:r w:rsidRPr="006F03B7">
        <w:rPr>
          <w:rFonts w:ascii="Times New Roman" w:hAnsi="Times New Roman" w:cs="Times New Roman"/>
          <w:i/>
        </w:rPr>
        <w:t>Remote sensing (Basel, Switzerland)</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13 (24), p. 5100.  </w:t>
      </w:r>
      <w:hyperlink r:id="rId30" w:history="1">
        <w:r w:rsidRPr="006F03B7">
          <w:rPr>
            <w:rStyle w:val="Hyperlink"/>
            <w:rFonts w:ascii="Times New Roman" w:hAnsi="Times New Roman" w:cs="Times New Roman"/>
          </w:rPr>
          <w:t>https://doi.org/10.3390/rs13245100</w:t>
        </w:r>
      </w:hyperlink>
      <w:r w:rsidRPr="006F03B7">
        <w:rPr>
          <w:rFonts w:ascii="Times New Roman" w:hAnsi="Times New Roman" w:cs="Times New Roman"/>
        </w:rPr>
        <w:t>.</w:t>
      </w:r>
    </w:p>
    <w:p w14:paraId="165A066F" w14:textId="67F52043"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lang w:val="es-CO"/>
        </w:rPr>
        <w:t xml:space="preserve">Pekel, J.-F., et al. </w:t>
      </w:r>
      <w:r w:rsidRPr="006F03B7">
        <w:rPr>
          <w:rFonts w:ascii="Times New Roman" w:hAnsi="Times New Roman" w:cs="Times New Roman"/>
        </w:rPr>
        <w:t xml:space="preserve">(2016). ‘High-resolution mapping of global surface water and its long-term changes’, </w:t>
      </w:r>
      <w:r w:rsidRPr="006F03B7">
        <w:rPr>
          <w:rFonts w:ascii="Times New Roman" w:hAnsi="Times New Roman" w:cs="Times New Roman"/>
          <w:i/>
        </w:rPr>
        <w:t>Nature (London)</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540 (7633), pp. 418-422.  </w:t>
      </w:r>
      <w:hyperlink r:id="rId31" w:history="1">
        <w:r w:rsidRPr="006F03B7">
          <w:rPr>
            <w:rStyle w:val="Hyperlink"/>
            <w:rFonts w:ascii="Times New Roman" w:hAnsi="Times New Roman" w:cs="Times New Roman"/>
          </w:rPr>
          <w:t>https://doi.org/10.1038/nature20584</w:t>
        </w:r>
      </w:hyperlink>
      <w:r w:rsidRPr="006F03B7">
        <w:rPr>
          <w:rFonts w:ascii="Times New Roman" w:hAnsi="Times New Roman" w:cs="Times New Roman"/>
        </w:rPr>
        <w:t>.</w:t>
      </w:r>
    </w:p>
    <w:p w14:paraId="502317E4" w14:textId="3547932F"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lang w:val="es-CO"/>
        </w:rPr>
        <w:t xml:space="preserve">Procolombia (2023). </w:t>
      </w:r>
      <w:r w:rsidRPr="006F03B7">
        <w:rPr>
          <w:rFonts w:ascii="Times New Roman" w:hAnsi="Times New Roman" w:cs="Times New Roman"/>
          <w:i/>
          <w:lang w:val="es-CO"/>
        </w:rPr>
        <w:t>Amazonia Region: Colombia's green lung</w:t>
      </w:r>
      <w:r w:rsidRPr="006F03B7">
        <w:rPr>
          <w:rFonts w:ascii="Times New Roman" w:hAnsi="Times New Roman" w:cs="Times New Roman"/>
          <w:lang w:val="es-CO"/>
        </w:rPr>
        <w:t xml:space="preserve">. </w:t>
      </w:r>
      <w:r w:rsidRPr="006F03B7">
        <w:rPr>
          <w:rFonts w:ascii="Times New Roman" w:hAnsi="Times New Roman" w:cs="Times New Roman"/>
        </w:rPr>
        <w:t xml:space="preserve">Available at: </w:t>
      </w:r>
      <w:hyperlink r:id="rId32" w:history="1">
        <w:r w:rsidRPr="006F03B7">
          <w:rPr>
            <w:rStyle w:val="Hyperlink"/>
            <w:rFonts w:ascii="Times New Roman" w:hAnsi="Times New Roman" w:cs="Times New Roman"/>
          </w:rPr>
          <w:t>https://colombia.co/en/colombia-country/geography-and-environment/amazonia-region</w:t>
        </w:r>
      </w:hyperlink>
      <w:r w:rsidRPr="006F03B7">
        <w:rPr>
          <w:rFonts w:ascii="Times New Roman" w:hAnsi="Times New Roman" w:cs="Times New Roman"/>
        </w:rPr>
        <w:t xml:space="preserve"> (Accessed).</w:t>
      </w:r>
    </w:p>
    <w:p w14:paraId="0D18C2D9" w14:textId="77777777" w:rsidR="00E3223F" w:rsidRPr="006F03B7" w:rsidRDefault="00E3223F" w:rsidP="006F03B7">
      <w:pPr>
        <w:pStyle w:val="EndNoteBibliography"/>
        <w:spacing w:after="0"/>
        <w:ind w:left="720" w:hanging="720"/>
        <w:jc w:val="both"/>
        <w:rPr>
          <w:rFonts w:ascii="Times New Roman" w:hAnsi="Times New Roman" w:cs="Times New Roman"/>
          <w:i/>
        </w:rPr>
      </w:pPr>
      <w:r w:rsidRPr="006F03B7">
        <w:rPr>
          <w:rFonts w:ascii="Times New Roman" w:hAnsi="Times New Roman" w:cs="Times New Roman"/>
        </w:rPr>
        <w:lastRenderedPageBreak/>
        <w:t xml:space="preserve">Rech, B. (2023). ‘Effects of atmospheric correction on NDVI retrieved from Sentinel-2 imagery over different land cover classes’, </w:t>
      </w:r>
      <w:r w:rsidRPr="006F03B7">
        <w:rPr>
          <w:rFonts w:ascii="Times New Roman" w:hAnsi="Times New Roman" w:cs="Times New Roman"/>
          <w:i/>
        </w:rPr>
        <w:t>Anais do XX Simpósio Brasileiro de Sensoriamento Remoto.</w:t>
      </w:r>
    </w:p>
    <w:p w14:paraId="701B74C8" w14:textId="77777777"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Ronneberger, O., et al. (2015). 'U-Net: Convolutional Networks for Biomedical Image Segmentation', </w:t>
      </w:r>
      <w:r w:rsidRPr="006F03B7">
        <w:rPr>
          <w:rFonts w:ascii="Times New Roman" w:hAnsi="Times New Roman" w:cs="Times New Roman"/>
          <w:i/>
        </w:rPr>
        <w:t xml:space="preserve"> Lecture Notes in Computer Science</w:t>
      </w:r>
      <w:r w:rsidRPr="006F03B7">
        <w:rPr>
          <w:rFonts w:ascii="Times New Roman" w:hAnsi="Times New Roman" w:cs="Times New Roman"/>
        </w:rPr>
        <w:t>. Switzerland: Springer International Publishing AG, pp. 234-241.</w:t>
      </w:r>
    </w:p>
    <w:p w14:paraId="317B593F" w14:textId="6A1E394F"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SIAT (2023). </w:t>
      </w:r>
      <w:r w:rsidRPr="006F03B7">
        <w:rPr>
          <w:rFonts w:ascii="Times New Roman" w:hAnsi="Times New Roman" w:cs="Times New Roman"/>
          <w:i/>
        </w:rPr>
        <w:t>La Amazonia colombiana</w:t>
      </w:r>
      <w:r w:rsidRPr="006F03B7">
        <w:rPr>
          <w:rFonts w:ascii="Times New Roman" w:hAnsi="Times New Roman" w:cs="Times New Roman"/>
        </w:rPr>
        <w:t xml:space="preserve">: SIAT. Available at: </w:t>
      </w:r>
      <w:hyperlink r:id="rId33" w:history="1">
        <w:r w:rsidRPr="006F03B7">
          <w:rPr>
            <w:rStyle w:val="Hyperlink"/>
            <w:rFonts w:ascii="Times New Roman" w:hAnsi="Times New Roman" w:cs="Times New Roman"/>
          </w:rPr>
          <w:t>https://siatac.co/la-amazonia-colombiana/</w:t>
        </w:r>
      </w:hyperlink>
      <w:r w:rsidRPr="006F03B7">
        <w:rPr>
          <w:rFonts w:ascii="Times New Roman" w:hAnsi="Times New Roman" w:cs="Times New Roman"/>
        </w:rPr>
        <w:t xml:space="preserve"> (Accessed: 7 July 2025 2025).</w:t>
      </w:r>
    </w:p>
    <w:p w14:paraId="1CDFF30B" w14:textId="77777777"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UNODC (2021). </w:t>
      </w:r>
      <w:r w:rsidRPr="006F03B7">
        <w:rPr>
          <w:rFonts w:ascii="Times New Roman" w:hAnsi="Times New Roman" w:cs="Times New Roman"/>
          <w:i/>
          <w:lang w:val="es-CO"/>
        </w:rPr>
        <w:t>Colombia: Monitoreo de territorios afectados por cultivos ilícitos 2020</w:t>
      </w:r>
      <w:r w:rsidRPr="006F03B7">
        <w:rPr>
          <w:rFonts w:ascii="Times New Roman" w:hAnsi="Times New Roman" w:cs="Times New Roman"/>
          <w:lang w:val="es-CO"/>
        </w:rPr>
        <w:t xml:space="preserve">. </w:t>
      </w:r>
      <w:r w:rsidRPr="006F03B7">
        <w:rPr>
          <w:rFonts w:ascii="Times New Roman" w:hAnsi="Times New Roman" w:cs="Times New Roman"/>
        </w:rPr>
        <w:t>Vienna, Austria.: United Nations Office on Drugs and Crime.</w:t>
      </w:r>
    </w:p>
    <w:p w14:paraId="6D9E3B8C" w14:textId="423D41C3"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Wang, Z., et al. (2022). ‘Semantic segmentation of high-resolution remote sensing images based on a class feature attention mechanism fused with Deeplabv3’, </w:t>
      </w:r>
      <w:r w:rsidRPr="006F03B7">
        <w:rPr>
          <w:rFonts w:ascii="Times New Roman" w:hAnsi="Times New Roman" w:cs="Times New Roman"/>
          <w:i/>
        </w:rPr>
        <w:t>Computers &amp; geosciences</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158  p. 104969.  </w:t>
      </w:r>
      <w:hyperlink r:id="rId34" w:history="1">
        <w:r w:rsidRPr="006F03B7">
          <w:rPr>
            <w:rStyle w:val="Hyperlink"/>
            <w:rFonts w:ascii="Times New Roman" w:hAnsi="Times New Roman" w:cs="Times New Roman"/>
          </w:rPr>
          <w:t>https://doi.org/10.1016/j.cageo.2021.104969</w:t>
        </w:r>
      </w:hyperlink>
      <w:r w:rsidRPr="006F03B7">
        <w:rPr>
          <w:rFonts w:ascii="Times New Roman" w:hAnsi="Times New Roman" w:cs="Times New Roman"/>
        </w:rPr>
        <w:t>.</w:t>
      </w:r>
    </w:p>
    <w:p w14:paraId="69EAEB66" w14:textId="0282BFC6" w:rsidR="00E3223F" w:rsidRPr="006F03B7" w:rsidRDefault="00E3223F" w:rsidP="006F03B7">
      <w:pPr>
        <w:pStyle w:val="EndNoteBibliography"/>
        <w:spacing w:after="0"/>
        <w:ind w:left="720" w:hanging="720"/>
        <w:jc w:val="both"/>
        <w:rPr>
          <w:rFonts w:ascii="Times New Roman" w:hAnsi="Times New Roman" w:cs="Times New Roman"/>
        </w:rPr>
      </w:pPr>
      <w:r w:rsidRPr="006F03B7">
        <w:rPr>
          <w:rFonts w:ascii="Times New Roman" w:hAnsi="Times New Roman" w:cs="Times New Roman"/>
        </w:rPr>
        <w:t xml:space="preserve">Wulder, M. A., et al. (2016). ‘The global Landsat archive: Status, consolidation, and direction’, </w:t>
      </w:r>
      <w:r w:rsidRPr="006F03B7">
        <w:rPr>
          <w:rFonts w:ascii="Times New Roman" w:hAnsi="Times New Roman" w:cs="Times New Roman"/>
          <w:i/>
        </w:rPr>
        <w:t>Remote sensing of environment</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185  pp. 271-283.  </w:t>
      </w:r>
      <w:hyperlink r:id="rId35" w:history="1">
        <w:r w:rsidRPr="006F03B7">
          <w:rPr>
            <w:rStyle w:val="Hyperlink"/>
            <w:rFonts w:ascii="Times New Roman" w:hAnsi="Times New Roman" w:cs="Times New Roman"/>
          </w:rPr>
          <w:t>https://doi.org/10.1016/j.rse.2015.11.032</w:t>
        </w:r>
      </w:hyperlink>
      <w:r w:rsidRPr="006F03B7">
        <w:rPr>
          <w:rFonts w:ascii="Times New Roman" w:hAnsi="Times New Roman" w:cs="Times New Roman"/>
        </w:rPr>
        <w:t>.</w:t>
      </w:r>
    </w:p>
    <w:p w14:paraId="18AEC6D8" w14:textId="153B18C7" w:rsidR="00E3223F" w:rsidRPr="006F03B7" w:rsidRDefault="00E3223F" w:rsidP="006F03B7">
      <w:pPr>
        <w:pStyle w:val="EndNoteBibliography"/>
        <w:ind w:left="720" w:hanging="720"/>
        <w:jc w:val="both"/>
        <w:rPr>
          <w:rFonts w:ascii="Times New Roman" w:hAnsi="Times New Roman" w:cs="Times New Roman"/>
        </w:rPr>
      </w:pPr>
      <w:r w:rsidRPr="006F03B7">
        <w:rPr>
          <w:rFonts w:ascii="Times New Roman" w:hAnsi="Times New Roman" w:cs="Times New Roman"/>
        </w:rPr>
        <w:t xml:space="preserve">Zhu, X. X., et al. (2017). ‘Deep Learning in Remote Sensing: A Comprehensive Review and List of Resources’, </w:t>
      </w:r>
      <w:r w:rsidRPr="006F03B7">
        <w:rPr>
          <w:rFonts w:ascii="Times New Roman" w:hAnsi="Times New Roman" w:cs="Times New Roman"/>
          <w:i/>
        </w:rPr>
        <w:t>IEEE geoscience and remote sensing magazine</w:t>
      </w:r>
      <w:r w:rsidRPr="006F03B7">
        <w:rPr>
          <w:rFonts w:ascii="Times New Roman" w:hAnsi="Times New Roman" w:cs="Times New Roman"/>
        </w:rPr>
        <w:t>,</w:t>
      </w:r>
      <w:r w:rsidRPr="006F03B7">
        <w:rPr>
          <w:rFonts w:ascii="Times New Roman" w:hAnsi="Times New Roman" w:cs="Times New Roman"/>
          <w:i/>
        </w:rPr>
        <w:t xml:space="preserve"> </w:t>
      </w:r>
      <w:r w:rsidRPr="006F03B7">
        <w:rPr>
          <w:rFonts w:ascii="Times New Roman" w:hAnsi="Times New Roman" w:cs="Times New Roman"/>
        </w:rPr>
        <w:t xml:space="preserve">5 (4), pp. 8-36.  </w:t>
      </w:r>
      <w:hyperlink r:id="rId36" w:history="1">
        <w:r w:rsidRPr="006F03B7">
          <w:rPr>
            <w:rStyle w:val="Hyperlink"/>
            <w:rFonts w:ascii="Times New Roman" w:hAnsi="Times New Roman" w:cs="Times New Roman"/>
          </w:rPr>
          <w:t>https://doi.org/10.1109/MGRS.2017.2762307</w:t>
        </w:r>
      </w:hyperlink>
      <w:r w:rsidRPr="006F03B7">
        <w:rPr>
          <w:rFonts w:ascii="Times New Roman" w:hAnsi="Times New Roman" w:cs="Times New Roman"/>
        </w:rPr>
        <w:t>.</w:t>
      </w:r>
    </w:p>
    <w:p w14:paraId="030EACFB" w14:textId="11D7A3AC" w:rsidR="00D943CA" w:rsidRPr="006F03B7" w:rsidRDefault="00AE258B" w:rsidP="006F03B7">
      <w:pPr>
        <w:jc w:val="both"/>
        <w:rPr>
          <w:rFonts w:ascii="Times New Roman" w:hAnsi="Times New Roman" w:cs="Times New Roman"/>
          <w:noProof/>
          <w:lang w:val="en-GB"/>
        </w:rPr>
      </w:pPr>
      <w:r w:rsidRPr="006F03B7">
        <w:rPr>
          <w:rFonts w:ascii="Times New Roman" w:hAnsi="Times New Roman" w:cs="Times New Roman"/>
          <w:noProof/>
          <w:lang w:val="en-GB"/>
        </w:rPr>
        <w:fldChar w:fldCharType="end"/>
      </w:r>
    </w:p>
    <w:sectPr w:rsidR="00D943CA" w:rsidRPr="006F03B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D73D4"/>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51BEA"/>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2C33"/>
    <w:rsid w:val="003234DF"/>
    <w:rsid w:val="003239B0"/>
    <w:rsid w:val="00334B51"/>
    <w:rsid w:val="00353D47"/>
    <w:rsid w:val="003546C8"/>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1752"/>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03B7"/>
    <w:rsid w:val="006F6747"/>
    <w:rsid w:val="007103A0"/>
    <w:rsid w:val="00721F8A"/>
    <w:rsid w:val="00722D1F"/>
    <w:rsid w:val="00730CAA"/>
    <w:rsid w:val="00737BD4"/>
    <w:rsid w:val="007439C4"/>
    <w:rsid w:val="0075067E"/>
    <w:rsid w:val="007644FC"/>
    <w:rsid w:val="0077450A"/>
    <w:rsid w:val="007800CF"/>
    <w:rsid w:val="00795EE8"/>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4FCF"/>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31F4"/>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2517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3AD"/>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04D4"/>
    <w:rsid w:val="00E01233"/>
    <w:rsid w:val="00E0133E"/>
    <w:rsid w:val="00E0498A"/>
    <w:rsid w:val="00E215B5"/>
    <w:rsid w:val="00E27604"/>
    <w:rsid w:val="00E27996"/>
    <w:rsid w:val="00E311A9"/>
    <w:rsid w:val="00E3223F"/>
    <w:rsid w:val="00E331C8"/>
    <w:rsid w:val="00E36C22"/>
    <w:rsid w:val="00E423EB"/>
    <w:rsid w:val="00E52101"/>
    <w:rsid w:val="00E647EA"/>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16/j.isprsjprs.2016.01.011" TargetMode="External"/><Relationship Id="rId26" Type="http://schemas.openxmlformats.org/officeDocument/2006/relationships/hyperlink" Target="https://doi.org/10.3389/fevo.2023.1201125" TargetMode="External"/><Relationship Id="rId21" Type="http://schemas.openxmlformats.org/officeDocument/2006/relationships/hyperlink" Target="https://doi.org/10.5194/isprs-archives-XLII-3-W12-2020-343-2020" TargetMode="External"/><Relationship Id="rId34" Type="http://schemas.openxmlformats.org/officeDocument/2006/relationships/hyperlink" Target="https://doi.org/10.1016/j.cageo.2021.104969"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109/LGRS.2024.3355104" TargetMode="External"/><Relationship Id="rId25" Type="http://schemas.openxmlformats.org/officeDocument/2006/relationships/hyperlink" Target="https://doi.org/10.1109/5.726791" TargetMode="External"/><Relationship Id="rId33" Type="http://schemas.openxmlformats.org/officeDocument/2006/relationships/hyperlink" Target="https://siatac.co/la-amazonia-colombian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doi.org/10.1016/j.rse.2011.11.026" TargetMode="External"/><Relationship Id="rId29" Type="http://schemas.openxmlformats.org/officeDocument/2006/relationships/hyperlink" Target="https://doi.org/10.1080/0143116041233126969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48550/arxiv.1412.6980" TargetMode="External"/><Relationship Id="rId32" Type="http://schemas.openxmlformats.org/officeDocument/2006/relationships/hyperlink" Target="https://colombia.co/en/colombia-country/geography-and-environment/amazonia-region"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126/science.1244693" TargetMode="External"/><Relationship Id="rId28" Type="http://schemas.openxmlformats.org/officeDocument/2006/relationships/hyperlink" Target="https://doi.org/10.48550/arxiv.1804.03999" TargetMode="External"/><Relationship Id="rId36" Type="http://schemas.openxmlformats.org/officeDocument/2006/relationships/hyperlink" Target="https://doi.org/10.1109/MGRS.2017.2762307" TargetMode="External"/><Relationship Id="rId10" Type="http://schemas.openxmlformats.org/officeDocument/2006/relationships/image" Target="media/image5.png"/><Relationship Id="rId19" Type="http://schemas.openxmlformats.org/officeDocument/2006/relationships/hyperlink" Target="https://doi.org/10.1038/s41597-022-01307-4" TargetMode="External"/><Relationship Id="rId31" Type="http://schemas.openxmlformats.org/officeDocument/2006/relationships/hyperlink" Target="https://doi.org/10.1038/nature20584"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16/j.rse.2017.06.031" TargetMode="External"/><Relationship Id="rId27" Type="http://schemas.openxmlformats.org/officeDocument/2006/relationships/hyperlink" Target="https://doi.org/10.1016/j.isprsjprs.2010.11.001" TargetMode="External"/><Relationship Id="rId30" Type="http://schemas.openxmlformats.org/officeDocument/2006/relationships/hyperlink" Target="https://doi.org/10.3390/rs13245100" TargetMode="External"/><Relationship Id="rId35" Type="http://schemas.openxmlformats.org/officeDocument/2006/relationships/hyperlink" Target="https://doi.org/10.1016/j.rse.2015.11.032" TargetMode="External"/><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9</TotalTime>
  <Pages>1</Pages>
  <Words>12223</Words>
  <Characters>67232</Characters>
  <Application>Microsoft Office Word</Application>
  <DocSecurity>0</DocSecurity>
  <Lines>560</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81</cp:revision>
  <cp:lastPrinted>2025-08-13T16:31:00Z</cp:lastPrinted>
  <dcterms:created xsi:type="dcterms:W3CDTF">2025-07-30T15:38:00Z</dcterms:created>
  <dcterms:modified xsi:type="dcterms:W3CDTF">2025-08-14T17:11:00Z</dcterms:modified>
</cp:coreProperties>
</file>